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A4850B" w14:textId="77218500" w:rsidR="00C45D8A" w:rsidRDefault="00C45D8A" w:rsidP="004E1A31">
      <w:r w:rsidRPr="00C45D8A">
        <w:t>IBP verified acc: 0.0%, 0 verified, time 0.546142578125</w:t>
      </w:r>
    </w:p>
    <w:p w14:paraId="3002AF15" w14:textId="5BF841C4" w:rsidR="00536C48" w:rsidRDefault="00536C48" w:rsidP="004E1A31">
      <w:r w:rsidRPr="00536C48">
        <w:t>CROWN verified acc: 16.6%, 166 verified, time 3.8444900512695312</w:t>
      </w:r>
    </w:p>
    <w:p w14:paraId="5DFFE447" w14:textId="6D198857" w:rsidR="00C45D8A" w:rsidRDefault="00C45D8A" w:rsidP="004E1A31">
      <w:r w:rsidRPr="00C45D8A">
        <w:t>CROWN verified acc: 16.6%, 166 verified, time 2.686802625656128</w:t>
      </w:r>
    </w:p>
    <w:p w14:paraId="5FC78893" w14:textId="0F18A98C" w:rsidR="00536C48" w:rsidRDefault="00C45D8A" w:rsidP="004E1A31">
      <w:r w:rsidRPr="00C45D8A">
        <w:t>alpha-CROWN verified acc: 18.2%, 182 verified, time 42.54144787788391</w:t>
      </w:r>
    </w:p>
    <w:p w14:paraId="38AEA1EE" w14:textId="4253849F" w:rsidR="00536C48" w:rsidRDefault="00D86F62" w:rsidP="004E1A31">
      <w:r w:rsidRPr="00D86F62">
        <w:t>data size 1000, clean correct 960, robust correct 840</w:t>
      </w:r>
    </w:p>
    <w:p w14:paraId="38C8E0FF" w14:textId="77777777" w:rsidR="00536C48" w:rsidRDefault="00536C48" w:rsidP="004E1A31"/>
    <w:p w14:paraId="0D256222" w14:textId="77777777" w:rsidR="00536C48" w:rsidRDefault="00536C48" w:rsidP="004E1A31"/>
    <w:p w14:paraId="1E9046A8" w14:textId="77777777" w:rsidR="00536C48" w:rsidRDefault="00536C48" w:rsidP="004E1A31"/>
    <w:p w14:paraId="54DB1A1A" w14:textId="77777777" w:rsidR="00536C48" w:rsidRDefault="00536C48" w:rsidP="004E1A31"/>
    <w:p w14:paraId="76D4F12B" w14:textId="1FF3539B" w:rsidR="004E1A31" w:rsidRDefault="004E1A31" w:rsidP="004E1A31">
      <w:r>
        <w:t xml:space="preserve">usage: robustness_verifier.py </w:t>
      </w:r>
    </w:p>
    <w:p w14:paraId="6235014B" w14:textId="77777777" w:rsidR="004E1A31" w:rsidRDefault="004E1A31" w:rsidP="004E1A31">
      <w:r>
        <w:t xml:space="preserve">[-h] </w:t>
      </w:r>
    </w:p>
    <w:p w14:paraId="267F920F" w14:textId="77777777" w:rsidR="004E1A31" w:rsidRDefault="004E1A31" w:rsidP="004E1A31">
      <w:r>
        <w:t xml:space="preserve">[--config CONFIG] </w:t>
      </w:r>
    </w:p>
    <w:p w14:paraId="07130DF0" w14:textId="77777777" w:rsidR="004E1A31" w:rsidRDefault="004E1A31" w:rsidP="004E1A31">
      <w:r>
        <w:t xml:space="preserve">[--device {cpu,cuda}] </w:t>
      </w:r>
    </w:p>
    <w:p w14:paraId="010A646B" w14:textId="77777777" w:rsidR="004E1A31" w:rsidRDefault="004E1A31" w:rsidP="004E1A31">
      <w:r>
        <w:t xml:space="preserve">[--seed SEED] </w:t>
      </w:r>
    </w:p>
    <w:p w14:paraId="06BB0124" w14:textId="77777777" w:rsidR="004E1A31" w:rsidRDefault="004E1A31" w:rsidP="004E1A31">
      <w:r>
        <w:t xml:space="preserve">[--conv_mode {patches,matrix}] </w:t>
      </w:r>
    </w:p>
    <w:p w14:paraId="4F277242" w14:textId="77777777" w:rsidR="004E1A31" w:rsidRDefault="004E1A31" w:rsidP="004E1A31">
      <w:r>
        <w:t xml:space="preserve">[--deterministic] </w:t>
      </w:r>
    </w:p>
    <w:p w14:paraId="37572B73" w14:textId="77777777" w:rsidR="004E1A31" w:rsidRDefault="004E1A31" w:rsidP="004E1A31">
      <w:r>
        <w:t>[--double_fp]</w:t>
      </w:r>
    </w:p>
    <w:p w14:paraId="262AB84A" w14:textId="0BE43E63" w:rsidR="004E1A31" w:rsidRDefault="004E1A31" w:rsidP="004E1A31">
      <w:r>
        <w:t>[--loss_reductio</w:t>
      </w:r>
      <w:r w:rsidR="001B6112">
        <w:fldChar w:fldCharType="begin"/>
      </w:r>
      <w:r w:rsidR="001B6112">
        <w:instrText xml:space="preserve"> ADDIN EN.CITE &lt;EndNote&gt;&lt;Cite&gt;&lt;Author&gt;He&lt;/Author&gt;&lt;Year&gt;2016&lt;/Year&gt;&lt;RecNum&gt;876&lt;/RecNum&gt;&lt;DisplayText&gt;[1]&lt;/DisplayText&gt;&lt;record&gt;&lt;rec-number&gt;876&lt;/rec-number&gt;&lt;foreign-keys&gt;&lt;key app="EN" db-id="t5500f2sntw9waedvvhv92p7awz50af5ezap" timestamp="1664849914" guid="0de8d120-5dcd-436b-8f09-8af3617e2bfb"&gt;876&lt;/key&gt;&lt;/foreign-keys&gt;&lt;ref-type name="Conference Proceedings"&gt;10&lt;/ref-type&gt;&lt;contributors&gt;&lt;authors&gt;&lt;author&gt;K. He&lt;/author&gt;&lt;author&gt;X. Zhang&lt;/author&gt;&lt;author&gt;S. Ren&lt;/author&gt;&lt;author&gt;J. Sun&lt;/author&gt;&lt;/authors&gt;&lt;/contributors&gt;&lt;titles&gt;&lt;title&gt;Deep Residual Learning for Image Recognition&lt;/title&gt;&lt;secondary-title&gt;2016 IEEE Conference on Computer Vision and Pattern Recognition (CVPR)&lt;/secondary-title&gt;&lt;alt-title&gt;2016 IEEE Conference on Computer Vision and Pattern Recognition (CVPR)&lt;/alt-title&gt;&lt;/titles&gt;&lt;pages&gt;770-778&lt;/pages&gt;&lt;dates&gt;&lt;year&gt;2016&lt;/year&gt;&lt;pub-dates&gt;&lt;date&gt;27-30 June 2016&lt;/date&gt;&lt;/pub-dates&gt;&lt;/dates&gt;&lt;isbn&gt;1063-6919&lt;/isbn&gt;&lt;urls&gt;&lt;/urls&gt;&lt;electronic-resource-num&gt;10.1109/CVPR.2016.90&lt;/electronic-resource-num&gt;&lt;/record&gt;&lt;/Cite&gt;&lt;/EndNote&gt;</w:instrText>
      </w:r>
      <w:r w:rsidR="001B6112">
        <w:fldChar w:fldCharType="separate"/>
      </w:r>
      <w:r w:rsidR="001B6112">
        <w:rPr>
          <w:noProof/>
        </w:rPr>
        <w:t>[1]</w:t>
      </w:r>
      <w:r w:rsidR="001B6112">
        <w:fldChar w:fldCharType="end"/>
      </w:r>
      <w:r>
        <w:t xml:space="preserve">n_func LOSS_REDUCTION_FUNC] </w:t>
      </w:r>
    </w:p>
    <w:p w14:paraId="4FECBCBC" w14:textId="77777777" w:rsidR="004E1A31" w:rsidRDefault="004E1A31" w:rsidP="004E1A31">
      <w:r>
        <w:t xml:space="preserve">[--record_lb] </w:t>
      </w:r>
    </w:p>
    <w:p w14:paraId="48114792" w14:textId="77777777" w:rsidR="004E1A31" w:rsidRDefault="004E1A31" w:rsidP="004E1A31">
      <w:r>
        <w:t xml:space="preserve">[--load LOAD] </w:t>
      </w:r>
    </w:p>
    <w:p w14:paraId="59F38C9F" w14:textId="77777777" w:rsidR="004E1A31" w:rsidRDefault="004E1A31" w:rsidP="004E1A31">
      <w:r>
        <w:t xml:space="preserve">[--start START] </w:t>
      </w:r>
    </w:p>
    <w:p w14:paraId="6F668EC5" w14:textId="77777777" w:rsidR="004E1A31" w:rsidRDefault="004E1A31" w:rsidP="004E1A31">
      <w:r>
        <w:t xml:space="preserve">[--end END] </w:t>
      </w:r>
    </w:p>
    <w:p w14:paraId="4C8001B1" w14:textId="77777777" w:rsidR="004E1A31" w:rsidRDefault="004E1A31" w:rsidP="004E1A31">
      <w:r>
        <w:t>[--num_outputs NUM_OUTPUTS]</w:t>
      </w:r>
    </w:p>
    <w:p w14:paraId="65CDD351" w14:textId="77777777" w:rsidR="004E1A31" w:rsidRDefault="004E1A31" w:rsidP="004E1A31">
      <w:r>
        <w:t xml:space="preserve">[--mean MEAN </w:t>
      </w:r>
    </w:p>
    <w:p w14:paraId="2430B979" w14:textId="77777777" w:rsidR="004E1A31" w:rsidRDefault="004E1A31" w:rsidP="004E1A31">
      <w:r>
        <w:t xml:space="preserve">[MEAN ...]] </w:t>
      </w:r>
    </w:p>
    <w:p w14:paraId="7C4811C6" w14:textId="77777777" w:rsidR="004E1A31" w:rsidRDefault="004E1A31" w:rsidP="004E1A31">
      <w:r>
        <w:t xml:space="preserve">[--std STD </w:t>
      </w:r>
    </w:p>
    <w:p w14:paraId="73DEC952" w14:textId="77777777" w:rsidR="004E1A31" w:rsidRDefault="004E1A31" w:rsidP="004E1A31">
      <w:r>
        <w:t xml:space="preserve">[STD ...]] </w:t>
      </w:r>
    </w:p>
    <w:p w14:paraId="44DE3A50" w14:textId="77777777" w:rsidR="004E1A31" w:rsidRDefault="004E1A31" w:rsidP="004E1A31">
      <w:r>
        <w:t xml:space="preserve">[--pkl_path PKL_PATH] </w:t>
      </w:r>
    </w:p>
    <w:p w14:paraId="1C6FDBB7" w14:textId="77777777" w:rsidR="004E1A31" w:rsidRDefault="004E1A31" w:rsidP="004E1A31">
      <w:r>
        <w:t xml:space="preserve">[--spec_type {lp,bound}] </w:t>
      </w:r>
    </w:p>
    <w:p w14:paraId="0A4CCE5B" w14:textId="77777777" w:rsidR="004E1A31" w:rsidRDefault="004E1A31" w:rsidP="004E1A31">
      <w:r>
        <w:t xml:space="preserve">[--norm NORM] </w:t>
      </w:r>
    </w:p>
    <w:p w14:paraId="3F95287D" w14:textId="77777777" w:rsidR="004E1A31" w:rsidRDefault="004E1A31" w:rsidP="004E1A31">
      <w:r>
        <w:t>[--epsilon EPSILON]</w:t>
      </w:r>
    </w:p>
    <w:p w14:paraId="583F1C6C" w14:textId="77777777" w:rsidR="004E1A31" w:rsidRDefault="004E1A31" w:rsidP="004E1A31">
      <w:r>
        <w:t xml:space="preserve">[--lr_init_alpha LR_INIT_ALPHA] </w:t>
      </w:r>
    </w:p>
    <w:p w14:paraId="08325359" w14:textId="77777777" w:rsidR="004E1A31" w:rsidRDefault="004E1A31" w:rsidP="004E1A31">
      <w:r>
        <w:t xml:space="preserve">[--init_iteration INIT_ITERATION] </w:t>
      </w:r>
    </w:p>
    <w:p w14:paraId="0DB43754" w14:textId="77777777" w:rsidR="004E1A31" w:rsidRDefault="004E1A31" w:rsidP="004E1A31">
      <w:r>
        <w:t xml:space="preserve">[--share_slopes] </w:t>
      </w:r>
    </w:p>
    <w:p w14:paraId="55BB5B9E" w14:textId="77777777" w:rsidR="004E1A31" w:rsidRDefault="004E1A31" w:rsidP="004E1A31">
      <w:r>
        <w:t xml:space="preserve">[--no_joint_opt] </w:t>
      </w:r>
    </w:p>
    <w:p w14:paraId="0FB6AEE4" w14:textId="77777777" w:rsidR="004E1A31" w:rsidRDefault="004E1A31" w:rsidP="004E1A31">
      <w:r>
        <w:t>[--batch_size BATCH_SIZE]</w:t>
      </w:r>
    </w:p>
    <w:p w14:paraId="6E602948" w14:textId="77777777" w:rsidR="004E1A31" w:rsidRDefault="004E1A31" w:rsidP="004E1A31">
      <w:r>
        <w:t xml:space="preserve">[--lr_alpha LR_ALPHA] </w:t>
      </w:r>
    </w:p>
    <w:p w14:paraId="7A1CA1CB" w14:textId="77777777" w:rsidR="004E1A31" w:rsidRDefault="004E1A31" w:rsidP="004E1A31">
      <w:r>
        <w:t xml:space="preserve">[--lr_beta LR_BETA] </w:t>
      </w:r>
    </w:p>
    <w:p w14:paraId="3777E5A7" w14:textId="77777777" w:rsidR="004E1A31" w:rsidRDefault="004E1A31" w:rsidP="004E1A31">
      <w:r>
        <w:t xml:space="preserve">[--lr_decay LR_DECAY] </w:t>
      </w:r>
    </w:p>
    <w:p w14:paraId="0DB209B8" w14:textId="77777777" w:rsidR="004E1A31" w:rsidRDefault="004E1A31" w:rsidP="004E1A31">
      <w:r>
        <w:t xml:space="preserve">[--optimizer OPTIMIZER] </w:t>
      </w:r>
    </w:p>
    <w:p w14:paraId="022B875A" w14:textId="77777777" w:rsidR="004E1A31" w:rsidRDefault="004E1A31" w:rsidP="004E1A31">
      <w:r>
        <w:t xml:space="preserve">[--iteration ITERATION] </w:t>
      </w:r>
    </w:p>
    <w:p w14:paraId="5AF44150" w14:textId="77777777" w:rsidR="004E1A31" w:rsidRDefault="004E1A31" w:rsidP="004E1A31">
      <w:r>
        <w:t>[--no_beta]</w:t>
      </w:r>
    </w:p>
    <w:p w14:paraId="677A8E0D" w14:textId="77777777" w:rsidR="004E1A31" w:rsidRDefault="004E1A31" w:rsidP="004E1A31">
      <w:r>
        <w:t xml:space="preserve">[--no_beta_warmup] </w:t>
      </w:r>
    </w:p>
    <w:p w14:paraId="63A88075" w14:textId="77777777" w:rsidR="004E1A31" w:rsidRDefault="004E1A31" w:rsidP="004E1A31">
      <w:r>
        <w:t xml:space="preserve">[--mip_multi_proc MIP_MULTI_PROC] </w:t>
      </w:r>
    </w:p>
    <w:p w14:paraId="5254EC62" w14:textId="77777777" w:rsidR="004E1A31" w:rsidRDefault="004E1A31" w:rsidP="004E1A31">
      <w:r>
        <w:t>[--mip_threads MIP_THREADS]</w:t>
      </w:r>
    </w:p>
    <w:p w14:paraId="1EFD4A50" w14:textId="77777777" w:rsidR="004E1A31" w:rsidRDefault="004E1A31" w:rsidP="004E1A31">
      <w:r>
        <w:t xml:space="preserve">[--mip_perneuron_refine_timeout MIP_PERNEURON_REFINE_TIMEOUT] </w:t>
      </w:r>
    </w:p>
    <w:p w14:paraId="7618A950" w14:textId="77777777" w:rsidR="004E1A31" w:rsidRDefault="004E1A31" w:rsidP="004E1A31">
      <w:r>
        <w:t xml:space="preserve">[--mip_refine_timeout MIP_REFINE_TIMEOUT] </w:t>
      </w:r>
    </w:p>
    <w:p w14:paraId="2B24627E" w14:textId="77777777" w:rsidR="004E1A31" w:rsidRDefault="004E1A31" w:rsidP="004E1A31">
      <w:r>
        <w:t>[--no_mip_early_stop]</w:t>
      </w:r>
    </w:p>
    <w:p w14:paraId="2DE33C23" w14:textId="77777777" w:rsidR="004E1A31" w:rsidRDefault="004E1A31" w:rsidP="004E1A31">
      <w:r>
        <w:t xml:space="preserve">[--max_domains MAX_DOMAINS] </w:t>
      </w:r>
    </w:p>
    <w:p w14:paraId="0186E5AF" w14:textId="77777777" w:rsidR="004E1A31" w:rsidRDefault="004E1A31" w:rsidP="004E1A31">
      <w:r>
        <w:t xml:space="preserve">[--decision_thresh DECISION_THRESH] </w:t>
      </w:r>
    </w:p>
    <w:p w14:paraId="2F260B52" w14:textId="77777777" w:rsidR="004E1A31" w:rsidRDefault="004E1A31" w:rsidP="004E1A31">
      <w:r>
        <w:t xml:space="preserve">[--timeout TIMEOUT] </w:t>
      </w:r>
    </w:p>
    <w:p w14:paraId="618D0ABA" w14:textId="77777777" w:rsidR="004E1A31" w:rsidRDefault="004E1A31" w:rsidP="004E1A31">
      <w:r>
        <w:t xml:space="preserve">[--get_upper_bound] </w:t>
      </w:r>
    </w:p>
    <w:p w14:paraId="7AE160EA" w14:textId="77777777" w:rsidR="004E1A31" w:rsidRDefault="004E1A31" w:rsidP="004E1A31">
      <w:r>
        <w:t xml:space="preserve">[--DFS_percent DFS_PERCENT]      </w:t>
      </w:r>
    </w:p>
    <w:p w14:paraId="334FE359" w14:textId="77777777" w:rsidR="004E1A31" w:rsidRDefault="004E1A31" w:rsidP="004E1A31">
      <w:r>
        <w:t xml:space="preserve">[--branching_method {babsr,fsb,kfsb,sb}] </w:t>
      </w:r>
    </w:p>
    <w:p w14:paraId="1AD1AE5E" w14:textId="77777777" w:rsidR="004E1A31" w:rsidRDefault="004E1A31" w:rsidP="004E1A31">
      <w:r>
        <w:lastRenderedPageBreak/>
        <w:t xml:space="preserve">[--branching_candidates BRANCHING_CANDIDATES] </w:t>
      </w:r>
    </w:p>
    <w:p w14:paraId="791B083D" w14:textId="77777777" w:rsidR="004E1A31" w:rsidRDefault="004E1A31" w:rsidP="004E1A31">
      <w:r>
        <w:t xml:space="preserve">[--branching_reduceop {min,max,mean,auto}]        </w:t>
      </w:r>
    </w:p>
    <w:p w14:paraId="1D17FFED" w14:textId="77777777" w:rsidR="004E1A31" w:rsidRDefault="004E1A31" w:rsidP="004E1A31">
      <w:r>
        <w:t>[--pgd_order {before,after,skip}]</w:t>
      </w:r>
    </w:p>
    <w:p w14:paraId="3CC1F300" w14:textId="77777777" w:rsidR="004E1A31" w:rsidRDefault="004E1A31" w:rsidP="004E1A31">
      <w:r>
        <w:t>[--mode {verified-acc,runnerup,clean-acc,crown-only-verified-acc,alpha-crown-only-verified-acc,ibp-only-verified-acc,attack-only,specify-target}]</w:t>
      </w:r>
    </w:p>
    <w:p w14:paraId="779420E9" w14:textId="77777777" w:rsidR="004E1A31" w:rsidRDefault="004E1A31" w:rsidP="004E1A31">
      <w:r>
        <w:t xml:space="preserve">[--complete_verifier {bab,mip,bab-refine,skip}] </w:t>
      </w:r>
    </w:p>
    <w:p w14:paraId="08BF89A7" w14:textId="77777777" w:rsidR="004E1A31" w:rsidRDefault="004E1A31" w:rsidP="004E1A31">
      <w:r>
        <w:t xml:space="preserve">[--no_incomplete] </w:t>
      </w:r>
    </w:p>
    <w:p w14:paraId="37107AA6" w14:textId="77777777" w:rsidR="004E1A31" w:rsidRDefault="004E1A31" w:rsidP="004E1A31">
      <w:r>
        <w:t xml:space="preserve">[--crown] </w:t>
      </w:r>
    </w:p>
    <w:p w14:paraId="0E3E07E0" w14:textId="77777777" w:rsidR="004E1A31" w:rsidRDefault="004E1A31" w:rsidP="004E1A31">
      <w:r>
        <w:t>[--model MODEL]</w:t>
      </w:r>
    </w:p>
    <w:p w14:paraId="7CC0E07B" w14:textId="77777777" w:rsidR="004E1A31" w:rsidRDefault="004E1A31" w:rsidP="004E1A31">
      <w:r>
        <w:t xml:space="preserve">                              </w:t>
      </w:r>
    </w:p>
    <w:p w14:paraId="0E70D329" w14:textId="77777777" w:rsidR="004E1A31" w:rsidRDefault="004E1A31" w:rsidP="004E1A31">
      <w:r>
        <w:t>[--dataset {MNIST,CIFAR,CIFAR_SDP_FULL,CIFAR_RESNET,CIFAR_SAMPLE,MNIST_SAMPLE,CIFAR_ERAN,MNIST_ERAN,MNIST_ERAN_UN,MNIST_SDP,MNIST_MADRY_UN,CIFAR_SDP,CIFAR_UN}]</w:t>
      </w:r>
    </w:p>
    <w:p w14:paraId="196184C5" w14:textId="77777777" w:rsidR="004E1A31" w:rsidRDefault="004E1A31" w:rsidP="004E1A31">
      <w:r>
        <w:t xml:space="preserve">                              </w:t>
      </w:r>
    </w:p>
    <w:p w14:paraId="4D2F27DF" w14:textId="77777777" w:rsidR="004E1A31" w:rsidRDefault="004E1A31" w:rsidP="004E1A31">
      <w:r>
        <w:t xml:space="preserve">[--filter_path FILTER_PATH] </w:t>
      </w:r>
    </w:p>
    <w:p w14:paraId="25197998" w14:textId="77777777" w:rsidR="004E1A31" w:rsidRDefault="004E1A31" w:rsidP="004E1A31">
      <w:r>
        <w:t xml:space="preserve">[--data_idx_file DATA_IDX_FILE] </w:t>
      </w:r>
    </w:p>
    <w:p w14:paraId="5D5A7F0E" w14:textId="77777777" w:rsidR="004E1A31" w:rsidRDefault="004E1A31" w:rsidP="004E1A31">
      <w:r>
        <w:t xml:space="preserve">[--mip_attack] </w:t>
      </w:r>
    </w:p>
    <w:p w14:paraId="73C916D2" w14:textId="77777777" w:rsidR="004E1A31" w:rsidRDefault="004E1A31" w:rsidP="004E1A31">
      <w:r>
        <w:t xml:space="preserve">[--pgd_steps PGD_STEPS] </w:t>
      </w:r>
    </w:p>
    <w:p w14:paraId="047D7539" w14:textId="77777777" w:rsidR="004E1A31" w:rsidRDefault="004E1A31" w:rsidP="004E1A31">
      <w:r>
        <w:t>[--pgd_restarts PGD_RESTARTS]</w:t>
      </w:r>
    </w:p>
    <w:p w14:paraId="5C06B3CB" w14:textId="77777777" w:rsidR="004E1A31" w:rsidRDefault="004E1A31" w:rsidP="004E1A31">
      <w:r>
        <w:t xml:space="preserve">                              </w:t>
      </w:r>
    </w:p>
    <w:p w14:paraId="082C5368" w14:textId="77777777" w:rsidR="004E1A31" w:rsidRDefault="004E1A31" w:rsidP="004E1A31">
      <w:r>
        <w:t xml:space="preserve">[--no_pgd_early_stop] </w:t>
      </w:r>
    </w:p>
    <w:p w14:paraId="27887C66" w14:textId="77777777" w:rsidR="004E1A31" w:rsidRDefault="004E1A31" w:rsidP="004E1A31">
      <w:r>
        <w:t xml:space="preserve">[--pgd_lr_decay PGD_LR_DECAY] </w:t>
      </w:r>
    </w:p>
    <w:p w14:paraId="3A1910B3" w14:textId="77777777" w:rsidR="004E1A31" w:rsidRDefault="004E1A31" w:rsidP="004E1A31">
      <w:r>
        <w:t>[--pgd_alpha PGD_ALPHA]</w:t>
      </w:r>
    </w:p>
    <w:p w14:paraId="6EA26CFB" w14:textId="77777777" w:rsidR="004E1A31" w:rsidRDefault="004E1A31" w:rsidP="004E1A31">
      <w:r>
        <w:t xml:space="preserve">                              </w:t>
      </w:r>
    </w:p>
    <w:p w14:paraId="683BBDBC" w14:textId="77777777" w:rsidR="004E1A31" w:rsidRDefault="004E1A31" w:rsidP="004E1A31">
      <w:r>
        <w:t>[--lp_test {MIP,LP,LP_intermediate_refine,MIP_intermediate_refine,None}]</w:t>
      </w:r>
    </w:p>
    <w:p w14:paraId="34D5239A" w14:textId="77777777" w:rsidR="004E1A31" w:rsidRDefault="004E1A31" w:rsidP="008003CD"/>
    <w:p w14:paraId="3FB80324" w14:textId="77777777" w:rsidR="004E1A31" w:rsidRDefault="004E1A31" w:rsidP="008003CD"/>
    <w:p w14:paraId="1DFFAA8D" w14:textId="6FC3A5AE" w:rsidR="008003CD" w:rsidRDefault="008003CD" w:rsidP="008003CD">
      <w:r>
        <w:t>number of correctly classified examples: 9</w:t>
      </w:r>
    </w:p>
    <w:p w14:paraId="743EA1A3" w14:textId="77777777" w:rsidR="008003CD" w:rsidRDefault="008003CD" w:rsidP="008003CD">
      <w:r>
        <w:t>incorrectly classified idx (total 0): []</w:t>
      </w:r>
    </w:p>
    <w:p w14:paraId="21CBCFD2" w14:textId="77777777" w:rsidR="008003CD" w:rsidRDefault="008003CD" w:rsidP="008003CD">
      <w:r>
        <w:t>attack success idx (total 0): []</w:t>
      </w:r>
    </w:p>
    <w:p w14:paraId="22F06A75" w14:textId="77777777" w:rsidR="008003CD" w:rsidRDefault="008003CD" w:rsidP="008003CD">
      <w:r>
        <w:t>verification success idx (total 2): [1, 3]</w:t>
      </w:r>
    </w:p>
    <w:p w14:paraId="7C30C2B2" w14:textId="77777777" w:rsidR="008003CD" w:rsidRDefault="008003CD" w:rsidP="008003CD">
      <w:r>
        <w:t>verification failure idx (total 7): [2, 4, 5, 6, 7, 8, 9]</w:t>
      </w:r>
    </w:p>
    <w:p w14:paraId="75AA2FB4" w14:textId="77777777" w:rsidR="008003CD" w:rsidRDefault="008003CD" w:rsidP="008003CD">
      <w:r>
        <w:t>final verified acc: 22.22222222222222%[9]</w:t>
      </w:r>
    </w:p>
    <w:p w14:paraId="1CF51523" w14:textId="77777777" w:rsidR="008003CD" w:rsidRDefault="008003CD" w:rsidP="008003CD">
      <w:r>
        <w:t>verifier is called on 9 examples.</w:t>
      </w:r>
    </w:p>
    <w:p w14:paraId="0138A63A" w14:textId="77777777" w:rsidR="008003CD" w:rsidRDefault="008003CD" w:rsidP="008003CD">
      <w:r>
        <w:t>total verified: 2</w:t>
      </w:r>
    </w:p>
    <w:p w14:paraId="3511A935" w14:textId="25E0D4F4" w:rsidR="008003CD" w:rsidRDefault="008003CD" w:rsidP="008003CD">
      <w:r>
        <w:t>mean time [cnt:9] (excluding attack success): 7.987115038765801</w:t>
      </w:r>
    </w:p>
    <w:p w14:paraId="3D564C76" w14:textId="32C03112" w:rsidR="00B0213A" w:rsidRDefault="00B0213A" w:rsidP="008003CD"/>
    <w:p w14:paraId="12275017" w14:textId="09383FF3" w:rsidR="00B0213A" w:rsidRDefault="00B0213A" w:rsidP="008003CD"/>
    <w:p w14:paraId="4DFA0C97" w14:textId="5D142DF9" w:rsidR="00B0213A" w:rsidRDefault="00B0213A" w:rsidP="008003CD">
      <w:r>
        <w:rPr>
          <w:rFonts w:hint="eastAsia"/>
        </w:rPr>
        <w:t>当允许</w:t>
      </w:r>
    </w:p>
    <w:p w14:paraId="436A6ED8" w14:textId="77777777" w:rsidR="00B0213A" w:rsidRDefault="00B0213A" w:rsidP="00B0213A">
      <w:r>
        <w:t>number of correctly classified examples: 9</w:t>
      </w:r>
    </w:p>
    <w:p w14:paraId="652B27F0" w14:textId="77777777" w:rsidR="00B0213A" w:rsidRDefault="00B0213A" w:rsidP="00B0213A">
      <w:r>
        <w:t>incorrectly classified idx (total 0): []</w:t>
      </w:r>
    </w:p>
    <w:p w14:paraId="43A8173A" w14:textId="77777777" w:rsidR="00B0213A" w:rsidRDefault="00B0213A" w:rsidP="00B0213A">
      <w:r>
        <w:t>attack success idx (total 0): []</w:t>
      </w:r>
    </w:p>
    <w:p w14:paraId="228FDB46" w14:textId="77777777" w:rsidR="00B0213A" w:rsidRDefault="00B0213A" w:rsidP="00B0213A">
      <w:r>
        <w:t>verification success idx (total 2): [1, 3]</w:t>
      </w:r>
    </w:p>
    <w:p w14:paraId="03DBBFAF" w14:textId="77777777" w:rsidR="00B0213A" w:rsidRDefault="00B0213A" w:rsidP="00B0213A">
      <w:r>
        <w:t>verification failure idx (total 7): [2, 4, 5, 6, 7, 8, 9]</w:t>
      </w:r>
    </w:p>
    <w:p w14:paraId="20555958" w14:textId="77777777" w:rsidR="00B0213A" w:rsidRDefault="00B0213A" w:rsidP="00B0213A">
      <w:r>
        <w:t>final verified acc: 22.22222222222222%[9]</w:t>
      </w:r>
    </w:p>
    <w:p w14:paraId="0551445D" w14:textId="77777777" w:rsidR="00B0213A" w:rsidRDefault="00B0213A" w:rsidP="00B0213A">
      <w:r>
        <w:t>verifier is called on 9 examples.</w:t>
      </w:r>
    </w:p>
    <w:p w14:paraId="19B84A87" w14:textId="77777777" w:rsidR="00B0213A" w:rsidRDefault="00B0213A" w:rsidP="00B0213A">
      <w:r>
        <w:t>total verified: 2</w:t>
      </w:r>
    </w:p>
    <w:p w14:paraId="07A17F92" w14:textId="4E0FCCFF" w:rsidR="00B0213A" w:rsidRDefault="00B0213A" w:rsidP="00B0213A">
      <w:r>
        <w:t>mean time [cnt:9] (excluding attack success): 4.643774403466119</w:t>
      </w:r>
    </w:p>
    <w:p w14:paraId="10ED8380" w14:textId="77777777" w:rsidR="00B0213A" w:rsidRDefault="00B0213A" w:rsidP="008003CD"/>
    <w:p w14:paraId="0621FC23" w14:textId="77777777" w:rsidR="00B0213A" w:rsidRDefault="00B0213A" w:rsidP="008003CD"/>
    <w:p w14:paraId="50AB39B0" w14:textId="77777777" w:rsidR="008003CD" w:rsidRDefault="008003CD" w:rsidP="00621760"/>
    <w:p w14:paraId="114E2677" w14:textId="77777777" w:rsidR="008003CD" w:rsidRDefault="008003CD" w:rsidP="00621760"/>
    <w:p w14:paraId="2ABF99A3" w14:textId="53D0EE2D" w:rsidR="00621760" w:rsidRDefault="00621760" w:rsidP="00621760">
      <w:r>
        <w:t>general:</w:t>
      </w:r>
    </w:p>
    <w:p w14:paraId="1375D251" w14:textId="77777777" w:rsidR="00621760" w:rsidRDefault="00621760" w:rsidP="00621760">
      <w:r>
        <w:t xml:space="preserve">  device: cuda</w:t>
      </w:r>
    </w:p>
    <w:p w14:paraId="2A122792" w14:textId="77777777" w:rsidR="00621760" w:rsidRDefault="00621760" w:rsidP="00621760">
      <w:r>
        <w:lastRenderedPageBreak/>
        <w:t xml:space="preserve">  seed: 100</w:t>
      </w:r>
    </w:p>
    <w:p w14:paraId="1584E415" w14:textId="77777777" w:rsidR="00621760" w:rsidRDefault="00621760" w:rsidP="00621760">
      <w:r>
        <w:t xml:space="preserve">  conv_mode: patches</w:t>
      </w:r>
    </w:p>
    <w:p w14:paraId="262EBD84" w14:textId="77777777" w:rsidR="00621760" w:rsidRDefault="00621760" w:rsidP="00621760">
      <w:r>
        <w:t xml:space="preserve">  deterministic: false</w:t>
      </w:r>
    </w:p>
    <w:p w14:paraId="6A293A28" w14:textId="77777777" w:rsidR="00621760" w:rsidRDefault="00621760" w:rsidP="00621760">
      <w:r>
        <w:t xml:space="preserve">  double_fp: false</w:t>
      </w:r>
    </w:p>
    <w:p w14:paraId="4AA8FC21" w14:textId="77777777" w:rsidR="00621760" w:rsidRDefault="00621760" w:rsidP="00621760">
      <w:r>
        <w:t xml:space="preserve">  loss_reduction_func: sum</w:t>
      </w:r>
    </w:p>
    <w:p w14:paraId="4FDD5188" w14:textId="77777777" w:rsidR="00621760" w:rsidRDefault="00621760" w:rsidP="00621760">
      <w:r>
        <w:t xml:space="preserve">  record_bounds: false</w:t>
      </w:r>
    </w:p>
    <w:p w14:paraId="788DBC8C" w14:textId="2B830D4F" w:rsidR="00621760" w:rsidRDefault="00621760" w:rsidP="00621760">
      <w:r>
        <w:t xml:space="preserve">  mode: verified-acc #</w:t>
      </w:r>
      <w:r>
        <w:rPr>
          <w:rFonts w:hint="eastAsia"/>
        </w:rPr>
        <w:t>使用</w:t>
      </w:r>
      <w:r>
        <w:t>bab</w:t>
      </w:r>
    </w:p>
    <w:p w14:paraId="70874782" w14:textId="77777777" w:rsidR="00621760" w:rsidRDefault="00621760" w:rsidP="00621760">
      <w:r>
        <w:t xml:space="preserve">  complete_verifier: bab</w:t>
      </w:r>
    </w:p>
    <w:p w14:paraId="10CF41C9" w14:textId="77777777" w:rsidR="00621760" w:rsidRDefault="00621760" w:rsidP="00621760">
      <w:r>
        <w:t xml:space="preserve">  enable_incomplete_verification: true</w:t>
      </w:r>
    </w:p>
    <w:p w14:paraId="7A1B83B9" w14:textId="64316EB1" w:rsidR="00621760" w:rsidRDefault="00621760" w:rsidP="00621760">
      <w:r>
        <w:t xml:space="preserve">  get_crown_verified_acc: false</w:t>
      </w:r>
    </w:p>
    <w:p w14:paraId="57705816" w14:textId="0BF03164" w:rsidR="00B0213A" w:rsidRDefault="00B0213A" w:rsidP="00621760"/>
    <w:p w14:paraId="18A3844D" w14:textId="54172F93" w:rsidR="00B0213A" w:rsidRDefault="00B0213A" w:rsidP="00621760"/>
    <w:p w14:paraId="1888FDAF" w14:textId="5A78EFE6" w:rsidR="00B0213A" w:rsidRDefault="00B0213A" w:rsidP="00621760"/>
    <w:p w14:paraId="6C9835C6" w14:textId="2653EA5D" w:rsidR="00B0213A" w:rsidRDefault="00B0213A" w:rsidP="00621760"/>
    <w:p w14:paraId="7C52A7F4" w14:textId="0A02485C" w:rsidR="00B0213A" w:rsidRDefault="00B0213A" w:rsidP="00621760"/>
    <w:p w14:paraId="149EA9B2" w14:textId="77777777" w:rsidR="00B0213A" w:rsidRDefault="00B0213A" w:rsidP="00621760"/>
    <w:p w14:paraId="0C9949E5" w14:textId="77777777" w:rsidR="00621760" w:rsidRDefault="00621760" w:rsidP="00621760">
      <w:r>
        <w:t>model:</w:t>
      </w:r>
    </w:p>
    <w:p w14:paraId="6FB48911" w14:textId="77777777" w:rsidR="00621760" w:rsidRDefault="00621760" w:rsidP="00621760">
      <w:r>
        <w:t xml:space="preserve">  path: models/eran/mnist_6_100_nat.pth</w:t>
      </w:r>
    </w:p>
    <w:p w14:paraId="7BFB37D3" w14:textId="77777777" w:rsidR="00621760" w:rsidRDefault="00621760" w:rsidP="00621760">
      <w:r>
        <w:t xml:space="preserve">  name: mnist_6_100</w:t>
      </w:r>
    </w:p>
    <w:p w14:paraId="6F999428" w14:textId="77777777" w:rsidR="00621760" w:rsidRDefault="00621760" w:rsidP="00621760">
      <w:r>
        <w:t>data:</w:t>
      </w:r>
    </w:p>
    <w:p w14:paraId="71D5C222" w14:textId="77777777" w:rsidR="00621760" w:rsidRDefault="00621760" w:rsidP="00621760">
      <w:r>
        <w:t xml:space="preserve">  start: 1</w:t>
      </w:r>
    </w:p>
    <w:p w14:paraId="30857914" w14:textId="77777777" w:rsidR="00621760" w:rsidRDefault="00621760" w:rsidP="00621760">
      <w:r>
        <w:t xml:space="preserve">  end: 10</w:t>
      </w:r>
    </w:p>
    <w:p w14:paraId="0B82CF4F" w14:textId="77777777" w:rsidR="00621760" w:rsidRDefault="00621760" w:rsidP="00621760">
      <w:r>
        <w:t xml:space="preserve">  num_outputs: 10</w:t>
      </w:r>
    </w:p>
    <w:p w14:paraId="3457B16A" w14:textId="77777777" w:rsidR="00621760" w:rsidRDefault="00621760" w:rsidP="00621760">
      <w:r>
        <w:t xml:space="preserve">  mean: [0.0]</w:t>
      </w:r>
    </w:p>
    <w:p w14:paraId="233DED53" w14:textId="77777777" w:rsidR="00621760" w:rsidRDefault="00621760" w:rsidP="00621760">
      <w:r>
        <w:t xml:space="preserve">  std: [1.0]</w:t>
      </w:r>
    </w:p>
    <w:p w14:paraId="19C65D60" w14:textId="77777777" w:rsidR="00621760" w:rsidRDefault="00621760" w:rsidP="00621760">
      <w:r>
        <w:t xml:space="preserve">  pkl_path: null</w:t>
      </w:r>
    </w:p>
    <w:p w14:paraId="69F8E5A4" w14:textId="77777777" w:rsidR="00621760" w:rsidRDefault="00621760" w:rsidP="00621760">
      <w:r>
        <w:t xml:space="preserve">  dataset: MNIST_ERAN_UN</w:t>
      </w:r>
    </w:p>
    <w:p w14:paraId="0C8EC682" w14:textId="77777777" w:rsidR="00621760" w:rsidRDefault="00621760" w:rsidP="00621760">
      <w:r>
        <w:t xml:space="preserve">  data_filter_path: null</w:t>
      </w:r>
    </w:p>
    <w:p w14:paraId="5C621B5A" w14:textId="77777777" w:rsidR="00621760" w:rsidRDefault="00621760" w:rsidP="00621760">
      <w:r>
        <w:t xml:space="preserve">  data_idx_file: null</w:t>
      </w:r>
    </w:p>
    <w:p w14:paraId="3AC03964" w14:textId="77777777" w:rsidR="00621760" w:rsidRDefault="00621760" w:rsidP="00621760">
      <w:r>
        <w:t>specification:</w:t>
      </w:r>
    </w:p>
    <w:p w14:paraId="7B66882B" w14:textId="77777777" w:rsidR="00621760" w:rsidRDefault="00621760" w:rsidP="00621760">
      <w:r>
        <w:t xml:space="preserve">  type: lp</w:t>
      </w:r>
    </w:p>
    <w:p w14:paraId="2782C778" w14:textId="77777777" w:rsidR="00621760" w:rsidRDefault="00621760" w:rsidP="00621760">
      <w:r>
        <w:t xml:space="preserve">  norm: .inf</w:t>
      </w:r>
    </w:p>
    <w:p w14:paraId="5F2B0528" w14:textId="77777777" w:rsidR="00621760" w:rsidRDefault="00621760" w:rsidP="00621760">
      <w:r>
        <w:t xml:space="preserve">  epsilon: 0.026</w:t>
      </w:r>
    </w:p>
    <w:p w14:paraId="1071C313" w14:textId="77777777" w:rsidR="00621760" w:rsidRDefault="00621760" w:rsidP="00621760">
      <w:r>
        <w:t>solver:</w:t>
      </w:r>
    </w:p>
    <w:p w14:paraId="775566D2" w14:textId="77777777" w:rsidR="00621760" w:rsidRDefault="00621760" w:rsidP="00621760">
      <w:r>
        <w:t xml:space="preserve">  alpha-crown:</w:t>
      </w:r>
    </w:p>
    <w:p w14:paraId="22568BF7" w14:textId="77777777" w:rsidR="00621760" w:rsidRDefault="00621760" w:rsidP="00621760">
      <w:r>
        <w:t xml:space="preserve">    lr_alpha: 0.1</w:t>
      </w:r>
    </w:p>
    <w:p w14:paraId="6D443801" w14:textId="77777777" w:rsidR="00621760" w:rsidRDefault="00621760" w:rsidP="00621760">
      <w:r>
        <w:t xml:space="preserve">    iteration: 100</w:t>
      </w:r>
    </w:p>
    <w:p w14:paraId="6D255DD2" w14:textId="77777777" w:rsidR="00621760" w:rsidRDefault="00621760" w:rsidP="00621760">
      <w:r>
        <w:t xml:space="preserve">    share_slopes: false</w:t>
      </w:r>
    </w:p>
    <w:p w14:paraId="4D8D2B03" w14:textId="77777777" w:rsidR="00621760" w:rsidRDefault="00621760" w:rsidP="00621760">
      <w:r>
        <w:t xml:space="preserve">    no_joint_opt: false</w:t>
      </w:r>
    </w:p>
    <w:p w14:paraId="3BB7F752" w14:textId="77777777" w:rsidR="00621760" w:rsidRDefault="00621760" w:rsidP="00621760">
      <w:r>
        <w:t xml:space="preserve">  beta-crown:</w:t>
      </w:r>
    </w:p>
    <w:p w14:paraId="1B97C77A" w14:textId="77777777" w:rsidR="00621760" w:rsidRDefault="00621760" w:rsidP="00621760">
      <w:r>
        <w:t xml:space="preserve">    batch_size: 8</w:t>
      </w:r>
    </w:p>
    <w:p w14:paraId="28CC6020" w14:textId="77777777" w:rsidR="00621760" w:rsidRDefault="00621760" w:rsidP="00621760">
      <w:r>
        <w:t xml:space="preserve">    lr_alpha: 0.01</w:t>
      </w:r>
    </w:p>
    <w:p w14:paraId="43906612" w14:textId="77777777" w:rsidR="00621760" w:rsidRDefault="00621760" w:rsidP="00621760">
      <w:r>
        <w:t xml:space="preserve">    lr_beta: 0.05</w:t>
      </w:r>
    </w:p>
    <w:p w14:paraId="15A88E18" w14:textId="77777777" w:rsidR="00621760" w:rsidRDefault="00621760" w:rsidP="00621760">
      <w:r>
        <w:t xml:space="preserve">    lr_decay: 0.98</w:t>
      </w:r>
    </w:p>
    <w:p w14:paraId="7E5FE21E" w14:textId="77777777" w:rsidR="00621760" w:rsidRDefault="00621760" w:rsidP="00621760">
      <w:r>
        <w:t xml:space="preserve">    optimizer: adam</w:t>
      </w:r>
    </w:p>
    <w:p w14:paraId="3F7289F7" w14:textId="77777777" w:rsidR="00621760" w:rsidRDefault="00621760" w:rsidP="00621760">
      <w:r>
        <w:t xml:space="preserve">    iteration: 20</w:t>
      </w:r>
    </w:p>
    <w:p w14:paraId="2823A651" w14:textId="77777777" w:rsidR="00621760" w:rsidRDefault="00621760" w:rsidP="00621760">
      <w:r>
        <w:t xml:space="preserve">    beta: true</w:t>
      </w:r>
    </w:p>
    <w:p w14:paraId="7AB0463E" w14:textId="77777777" w:rsidR="00621760" w:rsidRDefault="00621760" w:rsidP="00621760">
      <w:r>
        <w:t xml:space="preserve">    beta_warmup: true</w:t>
      </w:r>
    </w:p>
    <w:p w14:paraId="5783AA0A" w14:textId="77777777" w:rsidR="00621760" w:rsidRDefault="00621760" w:rsidP="00621760">
      <w:r>
        <w:t xml:space="preserve">  mip:</w:t>
      </w:r>
    </w:p>
    <w:p w14:paraId="711F22AA" w14:textId="77777777" w:rsidR="00621760" w:rsidRDefault="00621760" w:rsidP="00621760">
      <w:r>
        <w:t xml:space="preserve">    parallel_solvers: null</w:t>
      </w:r>
    </w:p>
    <w:p w14:paraId="5281B636" w14:textId="77777777" w:rsidR="00621760" w:rsidRDefault="00621760" w:rsidP="00621760">
      <w:r>
        <w:t xml:space="preserve">    solver_threads: 1</w:t>
      </w:r>
    </w:p>
    <w:p w14:paraId="55382988" w14:textId="77777777" w:rsidR="00621760" w:rsidRDefault="00621760" w:rsidP="00621760">
      <w:r>
        <w:t xml:space="preserve">    refine_neuron_timeout: 15</w:t>
      </w:r>
    </w:p>
    <w:p w14:paraId="669E202B" w14:textId="77777777" w:rsidR="00621760" w:rsidRDefault="00621760" w:rsidP="00621760">
      <w:r>
        <w:t xml:space="preserve">    refine_neuron_time_percentage: 0.8</w:t>
      </w:r>
    </w:p>
    <w:p w14:paraId="5B4502B0" w14:textId="77777777" w:rsidR="00621760" w:rsidRDefault="00621760" w:rsidP="00621760">
      <w:r>
        <w:t xml:space="preserve">    early_stop: true</w:t>
      </w:r>
    </w:p>
    <w:p w14:paraId="0184F774" w14:textId="77777777" w:rsidR="00621760" w:rsidRDefault="00621760" w:rsidP="00621760">
      <w:r>
        <w:lastRenderedPageBreak/>
        <w:t>bab:</w:t>
      </w:r>
    </w:p>
    <w:p w14:paraId="6515C4A0" w14:textId="77777777" w:rsidR="00621760" w:rsidRDefault="00621760" w:rsidP="00621760">
      <w:r>
        <w:t xml:space="preserve">  max_domains: 200000</w:t>
      </w:r>
    </w:p>
    <w:p w14:paraId="0F2523C4" w14:textId="77777777" w:rsidR="00621760" w:rsidRDefault="00621760" w:rsidP="00621760">
      <w:r>
        <w:t xml:space="preserve">  decision_thresh: 0</w:t>
      </w:r>
    </w:p>
    <w:p w14:paraId="1ED9DBE4" w14:textId="77777777" w:rsidR="00621760" w:rsidRDefault="00621760" w:rsidP="00621760">
      <w:r>
        <w:t xml:space="preserve">  timeout: 10</w:t>
      </w:r>
    </w:p>
    <w:p w14:paraId="26D56A75" w14:textId="77777777" w:rsidR="00621760" w:rsidRDefault="00621760" w:rsidP="00621760">
      <w:r>
        <w:t xml:space="preserve">  get_upper_bound: false</w:t>
      </w:r>
    </w:p>
    <w:p w14:paraId="6461DFEC" w14:textId="77777777" w:rsidR="00621760" w:rsidRDefault="00621760" w:rsidP="00621760">
      <w:r>
        <w:t xml:space="preserve">  dfs_percent: 0.0</w:t>
      </w:r>
    </w:p>
    <w:p w14:paraId="19D83D46" w14:textId="77777777" w:rsidR="00621760" w:rsidRDefault="00621760" w:rsidP="00621760">
      <w:r>
        <w:t xml:space="preserve">  branching:</w:t>
      </w:r>
    </w:p>
    <w:p w14:paraId="17B3666C" w14:textId="77777777" w:rsidR="00621760" w:rsidRDefault="00621760" w:rsidP="00621760">
      <w:r>
        <w:t xml:space="preserve">    method: babsr</w:t>
      </w:r>
    </w:p>
    <w:p w14:paraId="586CF55B" w14:textId="77777777" w:rsidR="00621760" w:rsidRDefault="00621760" w:rsidP="00621760">
      <w:r>
        <w:t xml:space="preserve">    candidates: 3</w:t>
      </w:r>
    </w:p>
    <w:p w14:paraId="670D7FC5" w14:textId="77777777" w:rsidR="00621760" w:rsidRDefault="00621760" w:rsidP="00621760">
      <w:r>
        <w:t xml:space="preserve">    reduceop: max</w:t>
      </w:r>
    </w:p>
    <w:p w14:paraId="0BEB8EFF" w14:textId="77777777" w:rsidR="00621760" w:rsidRDefault="00621760" w:rsidP="00621760">
      <w:r>
        <w:t>attack:</w:t>
      </w:r>
    </w:p>
    <w:p w14:paraId="66D98BB9" w14:textId="77777777" w:rsidR="00621760" w:rsidRDefault="00621760" w:rsidP="00621760">
      <w:r>
        <w:t xml:space="preserve">  pgd_order: skip</w:t>
      </w:r>
    </w:p>
    <w:p w14:paraId="42D23629" w14:textId="77777777" w:rsidR="00621760" w:rsidRDefault="00621760" w:rsidP="00621760">
      <w:r>
        <w:t xml:space="preserve">  enable_mip_attack: false</w:t>
      </w:r>
    </w:p>
    <w:p w14:paraId="1574A9B3" w14:textId="77777777" w:rsidR="00621760" w:rsidRDefault="00621760" w:rsidP="00621760">
      <w:r>
        <w:t xml:space="preserve">  pgd_steps: 100</w:t>
      </w:r>
    </w:p>
    <w:p w14:paraId="379EF399" w14:textId="77777777" w:rsidR="00621760" w:rsidRDefault="00621760" w:rsidP="00621760">
      <w:r>
        <w:t xml:space="preserve">  pgd_restarts: 30</w:t>
      </w:r>
    </w:p>
    <w:p w14:paraId="67F3F791" w14:textId="77777777" w:rsidR="00621760" w:rsidRDefault="00621760" w:rsidP="00621760">
      <w:r>
        <w:t xml:space="preserve">  pgd_early_stop: true</w:t>
      </w:r>
    </w:p>
    <w:p w14:paraId="156D5E5B" w14:textId="77777777" w:rsidR="00621760" w:rsidRDefault="00621760" w:rsidP="00621760">
      <w:r>
        <w:t xml:space="preserve">  pgd_lr_decay: 0.99</w:t>
      </w:r>
    </w:p>
    <w:p w14:paraId="1FC97305" w14:textId="77777777" w:rsidR="00621760" w:rsidRDefault="00621760" w:rsidP="00621760">
      <w:r>
        <w:t xml:space="preserve">  pgd_alpha: auto</w:t>
      </w:r>
    </w:p>
    <w:p w14:paraId="0E4E55DE" w14:textId="77777777" w:rsidR="00621760" w:rsidRDefault="00621760" w:rsidP="00621760">
      <w:r>
        <w:t>debug:</w:t>
      </w:r>
    </w:p>
    <w:p w14:paraId="6E40F153" w14:textId="77777777" w:rsidR="00621760" w:rsidRDefault="00621760" w:rsidP="00621760">
      <w:r>
        <w:t xml:space="preserve">  lp_test: null</w:t>
      </w:r>
    </w:p>
    <w:p w14:paraId="6FDD2396" w14:textId="77777777" w:rsidR="00621760" w:rsidRDefault="00621760" w:rsidP="006D6058"/>
    <w:p w14:paraId="6D70A47F" w14:textId="77777777" w:rsidR="00621760" w:rsidRDefault="00621760" w:rsidP="006D6058"/>
    <w:p w14:paraId="297FE6A2" w14:textId="77777777" w:rsidR="00621760" w:rsidRDefault="00621760" w:rsidP="006D6058"/>
    <w:p w14:paraId="7ABD6F28" w14:textId="15639CB7" w:rsidR="00845A82" w:rsidRDefault="00845A82" w:rsidP="006D6058">
      <w:pPr>
        <w:rPr>
          <w:rFonts w:hint="eastAsia"/>
        </w:rPr>
      </w:pPr>
      <w:r>
        <w:rPr>
          <w:rFonts w:hint="eastAsia"/>
        </w:rPr>
        <w:t>（一）噪声大小的影响；</w:t>
      </w:r>
      <w:r w:rsidR="00163A12">
        <w:rPr>
          <w:rFonts w:hint="eastAsia"/>
        </w:rPr>
        <w:t>（</w:t>
      </w:r>
      <w:r w:rsidR="00163A12">
        <w:rPr>
          <w:rFonts w:hint="eastAsia"/>
        </w:rPr>
        <w:t>2</w:t>
      </w:r>
      <w:r w:rsidR="00163A12">
        <w:t>0</w:t>
      </w:r>
      <w:r w:rsidR="00163A12">
        <w:rPr>
          <w:rFonts w:hint="eastAsia"/>
        </w:rPr>
        <w:t>次迭代）</w:t>
      </w:r>
    </w:p>
    <w:p w14:paraId="6A1E2947" w14:textId="4B6848CB" w:rsidR="00845A82" w:rsidRDefault="00845A82" w:rsidP="006D6058">
      <w:r>
        <w:t>1.</w:t>
      </w:r>
      <w:r>
        <w:rPr>
          <w:rFonts w:hint="eastAsia"/>
        </w:rPr>
        <w:t>无噪声情况</w:t>
      </w:r>
    </w:p>
    <w:p w14:paraId="2EAB54E0" w14:textId="08E23BD6" w:rsidR="006D6058" w:rsidRDefault="006D6058" w:rsidP="006D6058">
      <w:r>
        <w:t>batch: 123, verified acc: 2 / 8, time 0.019946575164794922</w:t>
      </w:r>
    </w:p>
    <w:p w14:paraId="7DE3DE5A" w14:textId="77777777" w:rsidR="006D6058" w:rsidRDefault="006D6058" w:rsidP="006D6058">
      <w:r>
        <w:t>batch: 124, verified acc: 3 / 8, time 0.018950939178466797</w:t>
      </w:r>
    </w:p>
    <w:p w14:paraId="08FA77FA" w14:textId="1CAA14D4" w:rsidR="00250D06" w:rsidRDefault="006D6058" w:rsidP="006D6058">
      <w:r>
        <w:t>CROWN verified acc: 16.6%, 166 verified, time 2.723541498184204</w:t>
      </w:r>
    </w:p>
    <w:p w14:paraId="43EDC21C" w14:textId="133C95C0" w:rsidR="006D6058" w:rsidRDefault="006D6058" w:rsidP="006D6058"/>
    <w:p w14:paraId="1649979B" w14:textId="2049D945" w:rsidR="006D6058" w:rsidRDefault="006D6058" w:rsidP="006D6058"/>
    <w:p w14:paraId="04522B8D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569CD6"/>
        </w:rPr>
        <w:t>specification</w:t>
      </w:r>
      <w:r w:rsidRPr="006D6058">
        <w:rPr>
          <w:rFonts w:ascii="Consolas" w:eastAsia="Times New Roman" w:hAnsi="Consolas" w:cs="Times New Roman"/>
          <w:color w:val="D4D4D4"/>
        </w:rPr>
        <w:t>:</w:t>
      </w:r>
    </w:p>
    <w:p w14:paraId="5F5D800F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D4D4D4"/>
        </w:rPr>
        <w:t xml:space="preserve">  </w:t>
      </w:r>
      <w:r w:rsidRPr="006D6058">
        <w:rPr>
          <w:rFonts w:ascii="Consolas" w:eastAsia="Times New Roman" w:hAnsi="Consolas" w:cs="Times New Roman"/>
          <w:color w:val="569CD6"/>
        </w:rPr>
        <w:t>epsilon</w:t>
      </w:r>
      <w:r w:rsidRPr="006D6058">
        <w:rPr>
          <w:rFonts w:ascii="Consolas" w:eastAsia="Times New Roman" w:hAnsi="Consolas" w:cs="Times New Roman"/>
          <w:color w:val="D4D4D4"/>
        </w:rPr>
        <w:t xml:space="preserve">: </w:t>
      </w:r>
      <w:r w:rsidRPr="006D6058">
        <w:rPr>
          <w:rFonts w:ascii="Consolas" w:eastAsia="Times New Roman" w:hAnsi="Consolas" w:cs="Times New Roman"/>
          <w:color w:val="B5CEA8"/>
        </w:rPr>
        <w:t>0.00026</w:t>
      </w:r>
    </w:p>
    <w:p w14:paraId="2106B65D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6A9955"/>
        </w:rPr>
        <w:t>#attack:</w:t>
      </w:r>
    </w:p>
    <w:p w14:paraId="198ECB61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6A9955"/>
        </w:rPr>
        <w:t>#  pgd_order: after</w:t>
      </w:r>
    </w:p>
    <w:p w14:paraId="161D078E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569CD6"/>
        </w:rPr>
        <w:t>solver</w:t>
      </w:r>
      <w:r w:rsidRPr="006D6058">
        <w:rPr>
          <w:rFonts w:ascii="Consolas" w:eastAsia="Times New Roman" w:hAnsi="Consolas" w:cs="Times New Roman"/>
          <w:color w:val="D4D4D4"/>
        </w:rPr>
        <w:t>:</w:t>
      </w:r>
    </w:p>
    <w:p w14:paraId="72B798B7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D4D4D4"/>
        </w:rPr>
        <w:t xml:space="preserve">  </w:t>
      </w:r>
      <w:r w:rsidRPr="006D6058">
        <w:rPr>
          <w:rFonts w:ascii="Consolas" w:eastAsia="Times New Roman" w:hAnsi="Consolas" w:cs="Times New Roman"/>
          <w:color w:val="569CD6"/>
        </w:rPr>
        <w:t>beta-crown</w:t>
      </w:r>
      <w:r w:rsidRPr="006D6058">
        <w:rPr>
          <w:rFonts w:ascii="Consolas" w:eastAsia="Times New Roman" w:hAnsi="Consolas" w:cs="Times New Roman"/>
          <w:color w:val="D4D4D4"/>
        </w:rPr>
        <w:t>:</w:t>
      </w:r>
    </w:p>
    <w:p w14:paraId="086AA549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D4D4D4"/>
        </w:rPr>
        <w:t xml:space="preserve">    </w:t>
      </w:r>
      <w:r w:rsidRPr="006D6058">
        <w:rPr>
          <w:rFonts w:ascii="Consolas" w:eastAsia="Times New Roman" w:hAnsi="Consolas" w:cs="Times New Roman"/>
          <w:color w:val="569CD6"/>
        </w:rPr>
        <w:t>batch_size</w:t>
      </w:r>
      <w:r w:rsidRPr="006D6058">
        <w:rPr>
          <w:rFonts w:ascii="Consolas" w:eastAsia="Times New Roman" w:hAnsi="Consolas" w:cs="Times New Roman"/>
          <w:color w:val="D4D4D4"/>
        </w:rPr>
        <w:t xml:space="preserve">: </w:t>
      </w:r>
      <w:r w:rsidRPr="006D6058">
        <w:rPr>
          <w:rFonts w:ascii="Consolas" w:eastAsia="Times New Roman" w:hAnsi="Consolas" w:cs="Times New Roman"/>
          <w:color w:val="B5CEA8"/>
        </w:rPr>
        <w:t>8</w:t>
      </w:r>
    </w:p>
    <w:p w14:paraId="7E539E48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D4D4D4"/>
        </w:rPr>
        <w:t xml:space="preserve">    </w:t>
      </w:r>
      <w:r w:rsidRPr="006D6058">
        <w:rPr>
          <w:rFonts w:ascii="Consolas" w:eastAsia="Times New Roman" w:hAnsi="Consolas" w:cs="Times New Roman"/>
          <w:color w:val="569CD6"/>
        </w:rPr>
        <w:t>iteration</w:t>
      </w:r>
      <w:r w:rsidRPr="006D6058">
        <w:rPr>
          <w:rFonts w:ascii="Consolas" w:eastAsia="Times New Roman" w:hAnsi="Consolas" w:cs="Times New Roman"/>
          <w:color w:val="D4D4D4"/>
        </w:rPr>
        <w:t xml:space="preserve">: </w:t>
      </w:r>
      <w:r w:rsidRPr="006D6058">
        <w:rPr>
          <w:rFonts w:ascii="Consolas" w:eastAsia="Times New Roman" w:hAnsi="Consolas" w:cs="Times New Roman"/>
          <w:color w:val="B5CEA8"/>
        </w:rPr>
        <w:t>20</w:t>
      </w:r>
    </w:p>
    <w:p w14:paraId="4C20FC3D" w14:textId="68EC3C45" w:rsidR="006D6058" w:rsidRDefault="006D6058" w:rsidP="006D6058"/>
    <w:p w14:paraId="0854103F" w14:textId="77777777" w:rsidR="006D6058" w:rsidRDefault="006D6058" w:rsidP="006D6058"/>
    <w:p w14:paraId="7D58B16A" w14:textId="1BFFF62A" w:rsidR="006D6058" w:rsidRDefault="006D6058" w:rsidP="006D6058">
      <w:r>
        <w:t>CROWN verified acc: 96.0%, 960 verified, time 2.702199697494507</w:t>
      </w:r>
    </w:p>
    <w:p w14:paraId="4593625A" w14:textId="40C6FABC" w:rsidR="006D6058" w:rsidRDefault="006D6058" w:rsidP="006D6058"/>
    <w:p w14:paraId="2C8DCCE6" w14:textId="3C5994C3" w:rsidR="00845A82" w:rsidRDefault="00845A82" w:rsidP="006D6058">
      <w:r>
        <w:t>2.</w:t>
      </w:r>
      <w:r>
        <w:rPr>
          <w:rFonts w:hint="eastAsia"/>
        </w:rPr>
        <w:t>有噪声</w:t>
      </w:r>
    </w:p>
    <w:p w14:paraId="568A2E64" w14:textId="77777777" w:rsidR="00845A82" w:rsidRDefault="00845A82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569CD6"/>
        </w:rPr>
      </w:pPr>
    </w:p>
    <w:p w14:paraId="3EA58871" w14:textId="0B625601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569CD6"/>
        </w:rPr>
        <w:t>pecification</w:t>
      </w:r>
      <w:r w:rsidRPr="006D6058">
        <w:rPr>
          <w:rFonts w:ascii="Consolas" w:eastAsia="Times New Roman" w:hAnsi="Consolas" w:cs="Times New Roman"/>
          <w:color w:val="D4D4D4"/>
        </w:rPr>
        <w:t>:</w:t>
      </w:r>
    </w:p>
    <w:p w14:paraId="6F7031F0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D4D4D4"/>
        </w:rPr>
        <w:t xml:space="preserve">  </w:t>
      </w:r>
      <w:r w:rsidRPr="006D6058">
        <w:rPr>
          <w:rFonts w:ascii="Consolas" w:eastAsia="Times New Roman" w:hAnsi="Consolas" w:cs="Times New Roman"/>
          <w:color w:val="569CD6"/>
        </w:rPr>
        <w:t>epsilon</w:t>
      </w:r>
      <w:r w:rsidRPr="006D6058">
        <w:rPr>
          <w:rFonts w:ascii="Consolas" w:eastAsia="Times New Roman" w:hAnsi="Consolas" w:cs="Times New Roman"/>
          <w:color w:val="D4D4D4"/>
        </w:rPr>
        <w:t xml:space="preserve">: </w:t>
      </w:r>
      <w:r w:rsidRPr="006D6058">
        <w:rPr>
          <w:rFonts w:ascii="Consolas" w:eastAsia="Times New Roman" w:hAnsi="Consolas" w:cs="Times New Roman"/>
          <w:color w:val="B5CEA8"/>
        </w:rPr>
        <w:t>0.0026</w:t>
      </w:r>
    </w:p>
    <w:p w14:paraId="3E38AAB1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6A9955"/>
        </w:rPr>
        <w:t>#attack:</w:t>
      </w:r>
    </w:p>
    <w:p w14:paraId="1EF90E5C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6A9955"/>
        </w:rPr>
        <w:t>#  pgd_order: after</w:t>
      </w:r>
    </w:p>
    <w:p w14:paraId="53A8B2E4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569CD6"/>
        </w:rPr>
        <w:t>solver</w:t>
      </w:r>
      <w:r w:rsidRPr="006D6058">
        <w:rPr>
          <w:rFonts w:ascii="Consolas" w:eastAsia="Times New Roman" w:hAnsi="Consolas" w:cs="Times New Roman"/>
          <w:color w:val="D4D4D4"/>
        </w:rPr>
        <w:t>:</w:t>
      </w:r>
    </w:p>
    <w:p w14:paraId="09E3BC02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D4D4D4"/>
        </w:rPr>
        <w:t xml:space="preserve">  </w:t>
      </w:r>
      <w:r w:rsidRPr="006D6058">
        <w:rPr>
          <w:rFonts w:ascii="Consolas" w:eastAsia="Times New Roman" w:hAnsi="Consolas" w:cs="Times New Roman"/>
          <w:color w:val="569CD6"/>
        </w:rPr>
        <w:t>beta-crown</w:t>
      </w:r>
      <w:r w:rsidRPr="006D6058">
        <w:rPr>
          <w:rFonts w:ascii="Consolas" w:eastAsia="Times New Roman" w:hAnsi="Consolas" w:cs="Times New Roman"/>
          <w:color w:val="D4D4D4"/>
        </w:rPr>
        <w:t>:</w:t>
      </w:r>
    </w:p>
    <w:p w14:paraId="00B050C7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D4D4D4"/>
        </w:rPr>
        <w:t xml:space="preserve">    </w:t>
      </w:r>
      <w:r w:rsidRPr="006D6058">
        <w:rPr>
          <w:rFonts w:ascii="Consolas" w:eastAsia="Times New Roman" w:hAnsi="Consolas" w:cs="Times New Roman"/>
          <w:color w:val="569CD6"/>
        </w:rPr>
        <w:t>batch_size</w:t>
      </w:r>
      <w:r w:rsidRPr="006D6058">
        <w:rPr>
          <w:rFonts w:ascii="Consolas" w:eastAsia="Times New Roman" w:hAnsi="Consolas" w:cs="Times New Roman"/>
          <w:color w:val="D4D4D4"/>
        </w:rPr>
        <w:t xml:space="preserve">: </w:t>
      </w:r>
      <w:r w:rsidRPr="006D6058">
        <w:rPr>
          <w:rFonts w:ascii="Consolas" w:eastAsia="Times New Roman" w:hAnsi="Consolas" w:cs="Times New Roman"/>
          <w:color w:val="B5CEA8"/>
        </w:rPr>
        <w:t>8</w:t>
      </w:r>
    </w:p>
    <w:p w14:paraId="071790AD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D4D4D4"/>
        </w:rPr>
        <w:t xml:space="preserve">    </w:t>
      </w:r>
      <w:r w:rsidRPr="006D6058">
        <w:rPr>
          <w:rFonts w:ascii="Consolas" w:eastAsia="Times New Roman" w:hAnsi="Consolas" w:cs="Times New Roman"/>
          <w:color w:val="569CD6"/>
        </w:rPr>
        <w:t>iteration</w:t>
      </w:r>
      <w:r w:rsidRPr="006D6058">
        <w:rPr>
          <w:rFonts w:ascii="Consolas" w:eastAsia="Times New Roman" w:hAnsi="Consolas" w:cs="Times New Roman"/>
          <w:color w:val="D4D4D4"/>
        </w:rPr>
        <w:t xml:space="preserve">: </w:t>
      </w:r>
      <w:r w:rsidRPr="006D6058">
        <w:rPr>
          <w:rFonts w:ascii="Consolas" w:eastAsia="Times New Roman" w:hAnsi="Consolas" w:cs="Times New Roman"/>
          <w:color w:val="B5CEA8"/>
        </w:rPr>
        <w:t>20</w:t>
      </w:r>
    </w:p>
    <w:p w14:paraId="3E91C0EF" w14:textId="3577FECF" w:rsidR="006D6058" w:rsidRDefault="006D6058" w:rsidP="006D6058">
      <w:r w:rsidRPr="006D6058">
        <w:lastRenderedPageBreak/>
        <w:t>CROWN verified acc: 95.5%, 955 verified, time 2.7482857704162598</w:t>
      </w:r>
    </w:p>
    <w:p w14:paraId="577720A7" w14:textId="53ACD687" w:rsidR="006D6058" w:rsidRDefault="006D6058" w:rsidP="006D6058"/>
    <w:p w14:paraId="28AEE325" w14:textId="4B5FB75C" w:rsidR="00845A82" w:rsidRDefault="00845A82" w:rsidP="006D6058">
      <w:r>
        <w:t>3.</w:t>
      </w:r>
      <w:r>
        <w:rPr>
          <w:rFonts w:hint="eastAsia"/>
        </w:rPr>
        <w:t>噪声进一步增大时</w:t>
      </w:r>
    </w:p>
    <w:p w14:paraId="320A2CE0" w14:textId="77777777" w:rsidR="00845A82" w:rsidRDefault="00845A82" w:rsidP="006D6058">
      <w:pPr>
        <w:rPr>
          <w:rFonts w:hint="eastAsia"/>
        </w:rPr>
      </w:pPr>
    </w:p>
    <w:p w14:paraId="782674D3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569CD6"/>
        </w:rPr>
        <w:t>specification</w:t>
      </w:r>
      <w:r w:rsidRPr="006D6058">
        <w:rPr>
          <w:rFonts w:ascii="Consolas" w:eastAsia="Times New Roman" w:hAnsi="Consolas" w:cs="Times New Roman"/>
          <w:color w:val="D4D4D4"/>
        </w:rPr>
        <w:t>:</w:t>
      </w:r>
    </w:p>
    <w:p w14:paraId="765CA9FA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D4D4D4"/>
        </w:rPr>
        <w:t xml:space="preserve">  </w:t>
      </w:r>
      <w:r w:rsidRPr="006D6058">
        <w:rPr>
          <w:rFonts w:ascii="Consolas" w:eastAsia="Times New Roman" w:hAnsi="Consolas" w:cs="Times New Roman"/>
          <w:color w:val="569CD6"/>
        </w:rPr>
        <w:t>epsilon</w:t>
      </w:r>
      <w:r w:rsidRPr="006D6058">
        <w:rPr>
          <w:rFonts w:ascii="Consolas" w:eastAsia="Times New Roman" w:hAnsi="Consolas" w:cs="Times New Roman"/>
          <w:color w:val="D4D4D4"/>
        </w:rPr>
        <w:t xml:space="preserve">: </w:t>
      </w:r>
      <w:r w:rsidRPr="006D6058">
        <w:rPr>
          <w:rFonts w:ascii="Consolas" w:eastAsia="Times New Roman" w:hAnsi="Consolas" w:cs="Times New Roman"/>
          <w:color w:val="B5CEA8"/>
        </w:rPr>
        <w:t>0.026</w:t>
      </w:r>
    </w:p>
    <w:p w14:paraId="5BF1C83D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6A9955"/>
        </w:rPr>
        <w:t>#attack:</w:t>
      </w:r>
    </w:p>
    <w:p w14:paraId="659BC611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6A9955"/>
        </w:rPr>
        <w:t>#  pgd_order: after</w:t>
      </w:r>
    </w:p>
    <w:p w14:paraId="240A6853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569CD6"/>
        </w:rPr>
        <w:t>solver</w:t>
      </w:r>
      <w:r w:rsidRPr="006D6058">
        <w:rPr>
          <w:rFonts w:ascii="Consolas" w:eastAsia="Times New Roman" w:hAnsi="Consolas" w:cs="Times New Roman"/>
          <w:color w:val="D4D4D4"/>
        </w:rPr>
        <w:t>:</w:t>
      </w:r>
    </w:p>
    <w:p w14:paraId="3E50EC14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D4D4D4"/>
        </w:rPr>
        <w:t xml:space="preserve">  </w:t>
      </w:r>
      <w:r w:rsidRPr="006D6058">
        <w:rPr>
          <w:rFonts w:ascii="Consolas" w:eastAsia="Times New Roman" w:hAnsi="Consolas" w:cs="Times New Roman"/>
          <w:color w:val="569CD6"/>
        </w:rPr>
        <w:t>beta-crown</w:t>
      </w:r>
      <w:r w:rsidRPr="006D6058">
        <w:rPr>
          <w:rFonts w:ascii="Consolas" w:eastAsia="Times New Roman" w:hAnsi="Consolas" w:cs="Times New Roman"/>
          <w:color w:val="D4D4D4"/>
        </w:rPr>
        <w:t>:</w:t>
      </w:r>
    </w:p>
    <w:p w14:paraId="417D9062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D4D4D4"/>
        </w:rPr>
        <w:t xml:space="preserve">    </w:t>
      </w:r>
      <w:r w:rsidRPr="006D6058">
        <w:rPr>
          <w:rFonts w:ascii="Consolas" w:eastAsia="Times New Roman" w:hAnsi="Consolas" w:cs="Times New Roman"/>
          <w:color w:val="569CD6"/>
        </w:rPr>
        <w:t>batch_size</w:t>
      </w:r>
      <w:r w:rsidRPr="006D6058">
        <w:rPr>
          <w:rFonts w:ascii="Consolas" w:eastAsia="Times New Roman" w:hAnsi="Consolas" w:cs="Times New Roman"/>
          <w:color w:val="D4D4D4"/>
        </w:rPr>
        <w:t xml:space="preserve">: </w:t>
      </w:r>
      <w:r w:rsidRPr="006D6058">
        <w:rPr>
          <w:rFonts w:ascii="Consolas" w:eastAsia="Times New Roman" w:hAnsi="Consolas" w:cs="Times New Roman"/>
          <w:color w:val="B5CEA8"/>
        </w:rPr>
        <w:t>8</w:t>
      </w:r>
    </w:p>
    <w:p w14:paraId="0918E6A2" w14:textId="77777777" w:rsidR="006D6058" w:rsidRPr="006D6058" w:rsidRDefault="006D6058" w:rsidP="006D6058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6D6058">
        <w:rPr>
          <w:rFonts w:ascii="Consolas" w:eastAsia="Times New Roman" w:hAnsi="Consolas" w:cs="Times New Roman"/>
          <w:color w:val="D4D4D4"/>
        </w:rPr>
        <w:t xml:space="preserve">    </w:t>
      </w:r>
      <w:r w:rsidRPr="006D6058">
        <w:rPr>
          <w:rFonts w:ascii="Consolas" w:eastAsia="Times New Roman" w:hAnsi="Consolas" w:cs="Times New Roman"/>
          <w:color w:val="569CD6"/>
        </w:rPr>
        <w:t>iteration</w:t>
      </w:r>
      <w:r w:rsidRPr="006D6058">
        <w:rPr>
          <w:rFonts w:ascii="Consolas" w:eastAsia="Times New Roman" w:hAnsi="Consolas" w:cs="Times New Roman"/>
          <w:color w:val="D4D4D4"/>
        </w:rPr>
        <w:t xml:space="preserve">: </w:t>
      </w:r>
      <w:r w:rsidRPr="006D6058">
        <w:rPr>
          <w:rFonts w:ascii="Consolas" w:eastAsia="Times New Roman" w:hAnsi="Consolas" w:cs="Times New Roman"/>
          <w:color w:val="B5CEA8"/>
        </w:rPr>
        <w:t>20</w:t>
      </w:r>
    </w:p>
    <w:p w14:paraId="1A19410F" w14:textId="1B547EF7" w:rsidR="006D6058" w:rsidRDefault="006D6058" w:rsidP="006D6058"/>
    <w:p w14:paraId="1397805B" w14:textId="7CEB999F" w:rsidR="006D6058" w:rsidRDefault="006D6058" w:rsidP="006D6058">
      <w:r w:rsidRPr="006D6058">
        <w:t>CROWN verified acc: 16.6%, 166 verified, time 2.739769220352173</w:t>
      </w:r>
    </w:p>
    <w:p w14:paraId="75716DE8" w14:textId="7A284A0F" w:rsidR="00163A12" w:rsidRDefault="00163A12" w:rsidP="006D6058">
      <w:r>
        <w:rPr>
          <w:rFonts w:hint="eastAsia"/>
        </w:rPr>
        <w:t>（二）迭代次数的影响</w:t>
      </w:r>
      <w:r w:rsidR="00751C55">
        <w:rPr>
          <w:rFonts w:hint="eastAsia"/>
        </w:rPr>
        <w:t>（</w:t>
      </w:r>
      <w:r w:rsidR="00751C55">
        <w:rPr>
          <w:rFonts w:hint="eastAsia"/>
        </w:rPr>
        <w:t>4</w:t>
      </w:r>
      <w:r w:rsidR="00751C55">
        <w:t>0</w:t>
      </w:r>
      <w:r w:rsidR="00751C55">
        <w:rPr>
          <w:rFonts w:hint="eastAsia"/>
        </w:rPr>
        <w:t>次迭代</w:t>
      </w:r>
      <w:r w:rsidR="006B186C">
        <w:rPr>
          <w:rFonts w:hint="eastAsia"/>
        </w:rPr>
        <w:t>，似乎无影响</w:t>
      </w:r>
      <w:r w:rsidR="00751C55">
        <w:rPr>
          <w:rFonts w:hint="eastAsia"/>
        </w:rPr>
        <w:t>）</w:t>
      </w:r>
    </w:p>
    <w:p w14:paraId="60A7F39A" w14:textId="696E7E1A" w:rsidR="00751C55" w:rsidRDefault="00751C55" w:rsidP="006D6058">
      <w:r>
        <w:rPr>
          <w:rFonts w:hint="eastAsia"/>
        </w:rPr>
        <w:t>（</w:t>
      </w:r>
      <w:r>
        <w:t>1</w:t>
      </w:r>
      <w:r>
        <w:rPr>
          <w:rFonts w:hint="eastAsia"/>
        </w:rPr>
        <w:t>）</w:t>
      </w:r>
      <w:r>
        <w:rPr>
          <w:rFonts w:hint="eastAsia"/>
        </w:rPr>
        <w:t>4</w:t>
      </w:r>
      <w:r>
        <w:t>0</w:t>
      </w:r>
      <w:r>
        <w:rPr>
          <w:rFonts w:hint="eastAsia"/>
        </w:rPr>
        <w:t>增大迭代次数</w:t>
      </w:r>
    </w:p>
    <w:p w14:paraId="10C3982B" w14:textId="77777777" w:rsidR="00751C55" w:rsidRPr="00751C55" w:rsidRDefault="00751C55" w:rsidP="00751C55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751C55">
        <w:rPr>
          <w:rFonts w:ascii="Consolas" w:eastAsia="Times New Roman" w:hAnsi="Consolas" w:cs="Times New Roman"/>
          <w:color w:val="569CD6"/>
        </w:rPr>
        <w:t>specification</w:t>
      </w:r>
      <w:r w:rsidRPr="00751C55">
        <w:rPr>
          <w:rFonts w:ascii="Consolas" w:eastAsia="Times New Roman" w:hAnsi="Consolas" w:cs="Times New Roman"/>
          <w:color w:val="D4D4D4"/>
        </w:rPr>
        <w:t>:</w:t>
      </w:r>
    </w:p>
    <w:p w14:paraId="3AB16DBB" w14:textId="77777777" w:rsidR="00751C55" w:rsidRPr="00751C55" w:rsidRDefault="00751C55" w:rsidP="00751C55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751C55">
        <w:rPr>
          <w:rFonts w:ascii="Consolas" w:eastAsia="Times New Roman" w:hAnsi="Consolas" w:cs="Times New Roman"/>
          <w:color w:val="D4D4D4"/>
        </w:rPr>
        <w:t xml:space="preserve">  </w:t>
      </w:r>
      <w:r w:rsidRPr="00751C55">
        <w:rPr>
          <w:rFonts w:ascii="Consolas" w:eastAsia="Times New Roman" w:hAnsi="Consolas" w:cs="Times New Roman"/>
          <w:color w:val="569CD6"/>
        </w:rPr>
        <w:t>epsilon</w:t>
      </w:r>
      <w:r w:rsidRPr="00751C55">
        <w:rPr>
          <w:rFonts w:ascii="Consolas" w:eastAsia="Times New Roman" w:hAnsi="Consolas" w:cs="Times New Roman"/>
          <w:color w:val="D4D4D4"/>
        </w:rPr>
        <w:t xml:space="preserve">: </w:t>
      </w:r>
      <w:r w:rsidRPr="00751C55">
        <w:rPr>
          <w:rFonts w:ascii="Consolas" w:eastAsia="Times New Roman" w:hAnsi="Consolas" w:cs="Times New Roman"/>
          <w:color w:val="B5CEA8"/>
        </w:rPr>
        <w:t>0.026</w:t>
      </w:r>
    </w:p>
    <w:p w14:paraId="43CB7D0B" w14:textId="77777777" w:rsidR="00751C55" w:rsidRPr="00751C55" w:rsidRDefault="00751C55" w:rsidP="00751C55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751C55">
        <w:rPr>
          <w:rFonts w:ascii="Consolas" w:eastAsia="Times New Roman" w:hAnsi="Consolas" w:cs="Times New Roman"/>
          <w:color w:val="6A9955"/>
        </w:rPr>
        <w:t>#attack:</w:t>
      </w:r>
    </w:p>
    <w:p w14:paraId="7088EE3A" w14:textId="77777777" w:rsidR="00751C55" w:rsidRPr="00751C55" w:rsidRDefault="00751C55" w:rsidP="00751C55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751C55">
        <w:rPr>
          <w:rFonts w:ascii="Consolas" w:eastAsia="Times New Roman" w:hAnsi="Consolas" w:cs="Times New Roman"/>
          <w:color w:val="6A9955"/>
        </w:rPr>
        <w:t>#  pgd_order: after</w:t>
      </w:r>
    </w:p>
    <w:p w14:paraId="5028221A" w14:textId="77777777" w:rsidR="00751C55" w:rsidRPr="00751C55" w:rsidRDefault="00751C55" w:rsidP="00751C55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751C55">
        <w:rPr>
          <w:rFonts w:ascii="Consolas" w:eastAsia="Times New Roman" w:hAnsi="Consolas" w:cs="Times New Roman"/>
          <w:color w:val="569CD6"/>
        </w:rPr>
        <w:t>solver</w:t>
      </w:r>
      <w:r w:rsidRPr="00751C55">
        <w:rPr>
          <w:rFonts w:ascii="Consolas" w:eastAsia="Times New Roman" w:hAnsi="Consolas" w:cs="Times New Roman"/>
          <w:color w:val="D4D4D4"/>
        </w:rPr>
        <w:t>:</w:t>
      </w:r>
    </w:p>
    <w:p w14:paraId="2EB1232D" w14:textId="77777777" w:rsidR="00751C55" w:rsidRPr="00751C55" w:rsidRDefault="00751C55" w:rsidP="00751C55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751C55">
        <w:rPr>
          <w:rFonts w:ascii="Consolas" w:eastAsia="Times New Roman" w:hAnsi="Consolas" w:cs="Times New Roman"/>
          <w:color w:val="D4D4D4"/>
        </w:rPr>
        <w:t xml:space="preserve">  </w:t>
      </w:r>
      <w:r w:rsidRPr="00751C55">
        <w:rPr>
          <w:rFonts w:ascii="Consolas" w:eastAsia="Times New Roman" w:hAnsi="Consolas" w:cs="Times New Roman"/>
          <w:color w:val="569CD6"/>
        </w:rPr>
        <w:t>beta-crown</w:t>
      </w:r>
      <w:r w:rsidRPr="00751C55">
        <w:rPr>
          <w:rFonts w:ascii="Consolas" w:eastAsia="Times New Roman" w:hAnsi="Consolas" w:cs="Times New Roman"/>
          <w:color w:val="D4D4D4"/>
        </w:rPr>
        <w:t>:</w:t>
      </w:r>
    </w:p>
    <w:p w14:paraId="5C9F461E" w14:textId="77777777" w:rsidR="00751C55" w:rsidRPr="00751C55" w:rsidRDefault="00751C55" w:rsidP="00751C55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751C55">
        <w:rPr>
          <w:rFonts w:ascii="Consolas" w:eastAsia="Times New Roman" w:hAnsi="Consolas" w:cs="Times New Roman"/>
          <w:color w:val="D4D4D4"/>
        </w:rPr>
        <w:t xml:space="preserve">    </w:t>
      </w:r>
      <w:r w:rsidRPr="00751C55">
        <w:rPr>
          <w:rFonts w:ascii="Consolas" w:eastAsia="Times New Roman" w:hAnsi="Consolas" w:cs="Times New Roman"/>
          <w:color w:val="569CD6"/>
        </w:rPr>
        <w:t>batch_size</w:t>
      </w:r>
      <w:r w:rsidRPr="00751C55">
        <w:rPr>
          <w:rFonts w:ascii="Consolas" w:eastAsia="Times New Roman" w:hAnsi="Consolas" w:cs="Times New Roman"/>
          <w:color w:val="D4D4D4"/>
        </w:rPr>
        <w:t xml:space="preserve">: </w:t>
      </w:r>
      <w:r w:rsidRPr="00751C55">
        <w:rPr>
          <w:rFonts w:ascii="Consolas" w:eastAsia="Times New Roman" w:hAnsi="Consolas" w:cs="Times New Roman"/>
          <w:color w:val="B5CEA8"/>
        </w:rPr>
        <w:t>8</w:t>
      </w:r>
    </w:p>
    <w:p w14:paraId="6551E5C1" w14:textId="77777777" w:rsidR="00751C55" w:rsidRPr="00751C55" w:rsidRDefault="00751C55" w:rsidP="00751C55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751C55">
        <w:rPr>
          <w:rFonts w:ascii="Consolas" w:eastAsia="Times New Roman" w:hAnsi="Consolas" w:cs="Times New Roman"/>
          <w:color w:val="D4D4D4"/>
        </w:rPr>
        <w:t xml:space="preserve">    </w:t>
      </w:r>
      <w:r w:rsidRPr="00751C55">
        <w:rPr>
          <w:rFonts w:ascii="Consolas" w:eastAsia="Times New Roman" w:hAnsi="Consolas" w:cs="Times New Roman"/>
          <w:color w:val="569CD6"/>
        </w:rPr>
        <w:t>iteration</w:t>
      </w:r>
      <w:r w:rsidRPr="00751C55">
        <w:rPr>
          <w:rFonts w:ascii="Consolas" w:eastAsia="Times New Roman" w:hAnsi="Consolas" w:cs="Times New Roman"/>
          <w:color w:val="D4D4D4"/>
        </w:rPr>
        <w:t xml:space="preserve">: </w:t>
      </w:r>
      <w:r w:rsidRPr="00751C55">
        <w:rPr>
          <w:rFonts w:ascii="Consolas" w:eastAsia="Times New Roman" w:hAnsi="Consolas" w:cs="Times New Roman"/>
          <w:color w:val="B5CEA8"/>
        </w:rPr>
        <w:t>40</w:t>
      </w:r>
    </w:p>
    <w:p w14:paraId="11E81CCB" w14:textId="77777777" w:rsidR="00751C55" w:rsidRPr="00751C55" w:rsidRDefault="00751C55" w:rsidP="00751C55">
      <w:pPr>
        <w:shd w:val="clear" w:color="auto" w:fill="1E1E1E"/>
        <w:spacing w:line="285" w:lineRule="atLeast"/>
        <w:rPr>
          <w:rFonts w:ascii="Consolas" w:eastAsia="Times New Roman" w:hAnsi="Consolas" w:cs="Times New Roman"/>
          <w:color w:val="D4D4D4"/>
        </w:rPr>
      </w:pPr>
      <w:r w:rsidRPr="00751C55">
        <w:rPr>
          <w:rFonts w:ascii="Consolas" w:eastAsia="Times New Roman" w:hAnsi="Consolas" w:cs="Times New Roman"/>
          <w:color w:val="D4D4D4"/>
        </w:rPr>
        <w:t xml:space="preserve">  </w:t>
      </w:r>
    </w:p>
    <w:p w14:paraId="5B26BF6F" w14:textId="77777777" w:rsidR="00B23CAE" w:rsidRDefault="00B23CAE" w:rsidP="00B23CAE">
      <w:r>
        <w:t>batch: 124, verified acc: 3 / 8, time 0.019946813583374023</w:t>
      </w:r>
    </w:p>
    <w:p w14:paraId="7EAD3207" w14:textId="76AE0EF4" w:rsidR="00751C55" w:rsidRDefault="00B23CAE" w:rsidP="00B23CAE">
      <w:r>
        <w:t>CROWN verified acc: 16.6%, 166 verified, time 2.7019033432006836</w:t>
      </w:r>
    </w:p>
    <w:p w14:paraId="0E80A5A6" w14:textId="11EF35C0" w:rsidR="006B186C" w:rsidRDefault="006B186C" w:rsidP="00B23CAE">
      <w:r>
        <w:rPr>
          <w:rFonts w:hint="eastAsia"/>
        </w:rPr>
        <w:t>（三）增大</w:t>
      </w:r>
    </w:p>
    <w:p w14:paraId="0D530C5A" w14:textId="78C5EAFA" w:rsidR="006B186C" w:rsidRDefault="006B186C" w:rsidP="00B23CAE">
      <w:r>
        <w:t>Bab-timeout</w:t>
      </w:r>
    </w:p>
    <w:p w14:paraId="5BD46697" w14:textId="442A811B" w:rsidR="006B186C" w:rsidRDefault="006B186C" w:rsidP="00B23CAE">
      <w:r>
        <w:t>300-&gt;3000</w:t>
      </w:r>
    </w:p>
    <w:p w14:paraId="2DA7C38C" w14:textId="1805AA6D" w:rsidR="00332F40" w:rsidRDefault="00332F40" w:rsidP="00B23CAE"/>
    <w:p w14:paraId="2C67E5E6" w14:textId="28EB7B47" w:rsidR="00332F40" w:rsidRDefault="00332F40" w:rsidP="00B23CAE"/>
    <w:p w14:paraId="6CE51AA6" w14:textId="2C3C3390" w:rsidR="00332F40" w:rsidRDefault="00332F40" w:rsidP="00B23CAE"/>
    <w:p w14:paraId="1C8DB73D" w14:textId="77777777" w:rsidR="00621760" w:rsidRDefault="00621760" w:rsidP="00621760">
      <w:r>
        <w:t>number of correctly classified examples: 9</w:t>
      </w:r>
    </w:p>
    <w:p w14:paraId="03BB6E83" w14:textId="77777777" w:rsidR="00621760" w:rsidRDefault="00621760" w:rsidP="00621760">
      <w:r>
        <w:t>incorrectly classified idx (total 0): []</w:t>
      </w:r>
    </w:p>
    <w:p w14:paraId="488B58C7" w14:textId="77777777" w:rsidR="00621760" w:rsidRDefault="00621760" w:rsidP="00621760">
      <w:r>
        <w:t>attack success idx (total 0): []</w:t>
      </w:r>
    </w:p>
    <w:p w14:paraId="24D9A52F" w14:textId="77777777" w:rsidR="00621760" w:rsidRDefault="00621760" w:rsidP="00621760">
      <w:r>
        <w:t>verification success idx (total 2): [1, 3]</w:t>
      </w:r>
    </w:p>
    <w:p w14:paraId="4CA2BC36" w14:textId="77777777" w:rsidR="00621760" w:rsidRDefault="00621760" w:rsidP="00621760">
      <w:r>
        <w:t>verification failure idx (total 7): [2, 4, 5, 6, 7, 8, 9]</w:t>
      </w:r>
    </w:p>
    <w:p w14:paraId="1A1B500B" w14:textId="77777777" w:rsidR="00621760" w:rsidRDefault="00621760" w:rsidP="00621760">
      <w:r>
        <w:t>final verified acc: 22.22222222222222%[9]</w:t>
      </w:r>
    </w:p>
    <w:p w14:paraId="24DA631B" w14:textId="77777777" w:rsidR="00621760" w:rsidRDefault="00621760" w:rsidP="00621760">
      <w:r>
        <w:t>verifier is called on 9 examples.</w:t>
      </w:r>
    </w:p>
    <w:p w14:paraId="6918C39F" w14:textId="77777777" w:rsidR="00621760" w:rsidRDefault="00621760" w:rsidP="00621760">
      <w:r>
        <w:t>total verified: 2</w:t>
      </w:r>
    </w:p>
    <w:p w14:paraId="1C92EC76" w14:textId="333C31BB" w:rsidR="00332F40" w:rsidRDefault="00621760" w:rsidP="00621760">
      <w:r>
        <w:t>mean time [cnt:9] (excluding attack success): 7.987115038765801</w:t>
      </w:r>
    </w:p>
    <w:p w14:paraId="274C9732" w14:textId="40511ED9" w:rsidR="00621760" w:rsidRDefault="00621760" w:rsidP="00621760"/>
    <w:p w14:paraId="031941D4" w14:textId="7AFF1111" w:rsidR="00621760" w:rsidRDefault="00621760" w:rsidP="00621760"/>
    <w:p w14:paraId="263EBC14" w14:textId="4FC22242" w:rsidR="00621760" w:rsidRDefault="00621760" w:rsidP="00621760"/>
    <w:p w14:paraId="49D4CC0C" w14:textId="77777777" w:rsidR="00621760" w:rsidRDefault="00621760" w:rsidP="00621760">
      <w:r>
        <w:t xml:space="preserve">(nnv) D:\wordspace\python\alpha-beta-CROWN\complete_verifier&gt;python robustness_verifier.py --config exp_configs/cifar_resnet_2b.yaml </w:t>
      </w:r>
    </w:p>
    <w:p w14:paraId="03A4D16A" w14:textId="77777777" w:rsidR="00621760" w:rsidRDefault="00621760" w:rsidP="00621760"/>
    <w:p w14:paraId="650275F2" w14:textId="77777777" w:rsidR="00621760" w:rsidRDefault="00621760" w:rsidP="00621760"/>
    <w:p w14:paraId="2A73A5B9" w14:textId="77777777" w:rsidR="00621760" w:rsidRDefault="00621760" w:rsidP="00621760"/>
    <w:p w14:paraId="31A977C2" w14:textId="77777777" w:rsidR="00621760" w:rsidRDefault="00621760" w:rsidP="00621760"/>
    <w:p w14:paraId="4D64273D" w14:textId="77777777" w:rsidR="00621760" w:rsidRDefault="00621760" w:rsidP="00621760"/>
    <w:p w14:paraId="1642403B" w14:textId="77777777" w:rsidR="00621760" w:rsidRDefault="00621760" w:rsidP="00621760"/>
    <w:p w14:paraId="06A6CE96" w14:textId="77777777" w:rsidR="00621760" w:rsidRDefault="00621760" w:rsidP="00621760"/>
    <w:p w14:paraId="484FF7FB" w14:textId="77777777" w:rsidR="00621760" w:rsidRDefault="00621760" w:rsidP="00621760"/>
    <w:p w14:paraId="3EE92775" w14:textId="77777777" w:rsidR="00621760" w:rsidRDefault="00621760" w:rsidP="00621760"/>
    <w:p w14:paraId="119B9417" w14:textId="77777777" w:rsidR="00621760" w:rsidRDefault="00621760" w:rsidP="00621760"/>
    <w:p w14:paraId="188CEF01" w14:textId="77777777" w:rsidR="00621760" w:rsidRDefault="00621760" w:rsidP="00621760"/>
    <w:p w14:paraId="71B9B920" w14:textId="77777777" w:rsidR="00621760" w:rsidRDefault="00621760" w:rsidP="00621760"/>
    <w:p w14:paraId="7CFFF091" w14:textId="77777777" w:rsidR="00621760" w:rsidRDefault="00621760" w:rsidP="00621760"/>
    <w:p w14:paraId="01BCD2E8" w14:textId="77777777" w:rsidR="00621760" w:rsidRDefault="00621760" w:rsidP="00621760"/>
    <w:p w14:paraId="43F3B4DF" w14:textId="77777777" w:rsidR="00621760" w:rsidRDefault="00621760" w:rsidP="00621760"/>
    <w:p w14:paraId="776E9764" w14:textId="77777777" w:rsidR="00621760" w:rsidRDefault="00621760" w:rsidP="00621760"/>
    <w:p w14:paraId="68B2DA00" w14:textId="77777777" w:rsidR="00621760" w:rsidRDefault="00621760" w:rsidP="00621760"/>
    <w:p w14:paraId="306229D0" w14:textId="77777777" w:rsidR="00621760" w:rsidRDefault="00621760" w:rsidP="00621760"/>
    <w:p w14:paraId="40EAD50C" w14:textId="77777777" w:rsidR="00621760" w:rsidRDefault="00621760" w:rsidP="00621760"/>
    <w:p w14:paraId="0BFC07F4" w14:textId="77777777" w:rsidR="00621760" w:rsidRDefault="00621760" w:rsidP="00621760"/>
    <w:p w14:paraId="5EC9BFE8" w14:textId="77777777" w:rsidR="00621760" w:rsidRDefault="00621760" w:rsidP="00621760">
      <w:r>
        <w:t>(nnv) D:\wordspace\python\alpha-beta-CROWN\complete_verifier&gt;python robustness_verifier.py --config exp_configs/cifar_resnet_2b D: &amp;&amp; cd D:\wordspace\python\alpha-beta-CROWN/complete_verifier &amp;&amp; cmd /C "C:\ProgramData\Anaconda3\envs\nnv\python.exe c:\Users\shaoc\.vscode\extensions\ms-python.python-2022.18.2\pythonFiles\lib\python\debugpy\adapter/../..\debugpy\launcher 59919 -- robustness_verifier.py --config exp_configs/mnist_6_100_basic.yaml ".yaml</w:t>
      </w:r>
    </w:p>
    <w:p w14:paraId="7CD3FDD2" w14:textId="77777777" w:rsidR="00621760" w:rsidRDefault="00621760" w:rsidP="00621760">
      <w:r>
        <w:t>usage: robustness_verifier.py [-h] [--config CONFIG] [--device {cpu,cuda}] [--seed SEED] [--conv_mode {patches,matrix}] [--deterministic] [--double_fp]</w:t>
      </w:r>
    </w:p>
    <w:p w14:paraId="6BBD599F" w14:textId="77777777" w:rsidR="00621760" w:rsidRDefault="00621760" w:rsidP="00621760">
      <w:r>
        <w:t xml:space="preserve">                              [--loss_reduction_func LOSS_REDUCTION_FUNC] [--record_lb] [--load LOAD] [--start START] [--end END] [--num_outputs NUM_OUTPUTS]</w:t>
      </w:r>
    </w:p>
    <w:p w14:paraId="5A241E2C" w14:textId="77777777" w:rsidR="00621760" w:rsidRDefault="00621760" w:rsidP="00621760">
      <w:r>
        <w:t xml:space="preserve">                              [--mean MEAN [MEAN ...]] [--std STD [STD ...]] [--pkl_path PKL_PATH] [--spec_type {lp,bound}] [--norm NORM] [--epsilon EPSILON]</w:t>
      </w:r>
    </w:p>
    <w:p w14:paraId="36A6701A" w14:textId="77777777" w:rsidR="00621760" w:rsidRDefault="00621760" w:rsidP="00621760">
      <w:r>
        <w:t xml:space="preserve">                              [--lr_init_alpha LR_INIT_ALPHA] [--init_iteration INIT_ITERATION] [--share_slopes] [--no_joint_opt] [--batch_size BATCH_SIZE]</w:t>
      </w:r>
    </w:p>
    <w:p w14:paraId="2A27616D" w14:textId="77777777" w:rsidR="00621760" w:rsidRDefault="00621760" w:rsidP="00621760">
      <w:r>
        <w:t xml:space="preserve">                              [--lr_alpha LR_ALPHA] [--lr_beta LR_BETA] [--lr_decay LR_DECAY] [--optimizer OPTIMIZER] [--iteration ITERATION] [--no_beta]</w:t>
      </w:r>
    </w:p>
    <w:p w14:paraId="43D14D1E" w14:textId="77777777" w:rsidR="00621760" w:rsidRDefault="00621760" w:rsidP="00621760">
      <w:r>
        <w:t xml:space="preserve">                              [--no_beta_warmup] [--mip_multi_proc MIP_MULTI_PROC] [--mip_threads MIP_THREADS]</w:t>
      </w:r>
    </w:p>
    <w:p w14:paraId="4F884C6B" w14:textId="77777777" w:rsidR="00621760" w:rsidRDefault="00621760" w:rsidP="00621760">
      <w:r>
        <w:t xml:space="preserve">                              [--mip_perneuron_refine_timeout MIP_PERNEURON_REFINE_TIMEOUT] [--mip_refine_timeout MIP_REFINE_TIMEOUT] [--no_mip_early_stop]</w:t>
      </w:r>
    </w:p>
    <w:p w14:paraId="3AE87A84" w14:textId="77777777" w:rsidR="00621760" w:rsidRDefault="00621760" w:rsidP="00621760">
      <w:r>
        <w:t xml:space="preserve">                              [--max_domains MAX_DOMAINS] [--decision_thresh DECISION_THRESH] [--timeout TIMEOUT] [--get_upper_bound] [--DFS_percent DFS_PERCENT]      </w:t>
      </w:r>
    </w:p>
    <w:p w14:paraId="03B0E509" w14:textId="77777777" w:rsidR="00621760" w:rsidRDefault="00621760" w:rsidP="00621760">
      <w:r>
        <w:t xml:space="preserve">                              [--branching_method {babsr,fsb,kfsb,sb}] [--branching_candidates BRANCHING_CANDIDATES] [--branching_reduceop {min,max,mean,auto}]        </w:t>
      </w:r>
    </w:p>
    <w:p w14:paraId="344F3DE5" w14:textId="77777777" w:rsidR="00621760" w:rsidRDefault="00621760" w:rsidP="00621760">
      <w:r>
        <w:t xml:space="preserve">                              [--pgd_order {before,after,skip}]</w:t>
      </w:r>
    </w:p>
    <w:p w14:paraId="5F0659CC" w14:textId="77777777" w:rsidR="00621760" w:rsidRDefault="00621760" w:rsidP="00621760">
      <w:r>
        <w:t xml:space="preserve">                              [--mode {verified-acc,runnerup,clean-acc,crown-only-verified-acc,alpha-crown-only-verified-acc,ibp-only-verified-acc,attack-only,specify-target}]</w:t>
      </w:r>
    </w:p>
    <w:p w14:paraId="11AFDEA0" w14:textId="77777777" w:rsidR="00621760" w:rsidRDefault="00621760" w:rsidP="00621760">
      <w:r>
        <w:t xml:space="preserve">                              [--complete_verifier {bab,mip,bab-refine,skip}] [--no_incomplete] [--crown] [--model MODEL]</w:t>
      </w:r>
    </w:p>
    <w:p w14:paraId="22FC48BD" w14:textId="77777777" w:rsidR="00621760" w:rsidRDefault="00621760" w:rsidP="00621760">
      <w:r>
        <w:t xml:space="preserve">                              [--dataset {MNIST,CIFAR,CIFAR_SDP_FULL,CIFAR_RESNET,CIFAR_SAMPLE,MNIST_SAMPLE,CIFAR_ERAN,MNIST_ERAN,MNIST_ERAN_UN,MNIST_SDP,MNIST_MADRY_UN,CIFAR_SDP,CIFAR_UN}]</w:t>
      </w:r>
    </w:p>
    <w:p w14:paraId="437F3F5F" w14:textId="77777777" w:rsidR="00621760" w:rsidRDefault="00621760" w:rsidP="00621760">
      <w:r>
        <w:t xml:space="preserve">                              [--filter_path FILTER_PATH] [--data_idx_file DATA_IDX_FILE] [--mip_attack] [--pgd_steps PGD_STEPS] [--pgd_restarts PGD_RESTARTS]</w:t>
      </w:r>
    </w:p>
    <w:p w14:paraId="03AEE8A5" w14:textId="77777777" w:rsidR="00621760" w:rsidRDefault="00621760" w:rsidP="00621760">
      <w:r>
        <w:t xml:space="preserve">                              [--no_pgd_early_stop] [--pgd_lr_decay PGD_LR_DECAY] [--pgd_alpha PGD_ALPHA]</w:t>
      </w:r>
    </w:p>
    <w:p w14:paraId="681FC034" w14:textId="77777777" w:rsidR="00621760" w:rsidRDefault="00621760" w:rsidP="00621760">
      <w:r>
        <w:t xml:space="preserve">                              [--lp_test {MIP,LP,LP_intermediate_refine,MIP_intermediate_refine,None}]</w:t>
      </w:r>
    </w:p>
    <w:p w14:paraId="251D88EC" w14:textId="77777777" w:rsidR="00621760" w:rsidRDefault="00621760" w:rsidP="00621760">
      <w:r>
        <w:t>robustness_verifier.py: error: unrecognized arguments: D:</w:t>
      </w:r>
    </w:p>
    <w:p w14:paraId="791A8D23" w14:textId="77777777" w:rsidR="00621760" w:rsidRDefault="00621760" w:rsidP="00621760"/>
    <w:p w14:paraId="0AA57BE4" w14:textId="77777777" w:rsidR="00621760" w:rsidRDefault="00621760" w:rsidP="00621760">
      <w:r>
        <w:lastRenderedPageBreak/>
        <w:t>(nnv) D:\wordspace\python\alpha-beta-CROWN\complete_verifier&gt; D: &amp;&amp; cd D:\wordspace\python\alpha-beta-CROWN/complete_verifier &amp;&amp; cmd /C "C:\ProgramData\Anaconda3\envs\nnv\python.exe c:\Users\shaoc\.vscode\extensions\ms-python.python-2022.18.2\pythonFiles\lib\python\debugpy\adapter/../..\debugpy\launcher 59950 -- robustness_verifier.py --config exp_configs/mnist_6_100_basic.yaml "</w:t>
      </w:r>
    </w:p>
    <w:p w14:paraId="098E9D31" w14:textId="77777777" w:rsidR="00621760" w:rsidRDefault="00621760" w:rsidP="00621760">
      <w:r>
        <w:t>Configurations:</w:t>
      </w:r>
    </w:p>
    <w:p w14:paraId="3F311F97" w14:textId="77777777" w:rsidR="00621760" w:rsidRDefault="00621760" w:rsidP="00621760"/>
    <w:p w14:paraId="410D10D7" w14:textId="77777777" w:rsidR="00621760" w:rsidRDefault="00621760" w:rsidP="00621760"/>
    <w:p w14:paraId="2D4BE338" w14:textId="77777777" w:rsidR="00621760" w:rsidRDefault="00621760" w:rsidP="00621760">
      <w:r>
        <w:t>Experiments at Mon Mar 20 16:50:11 2023 on DESKTOP-IO2LPOE</w:t>
      </w:r>
    </w:p>
    <w:p w14:paraId="5358B063" w14:textId="77777777" w:rsidR="00621760" w:rsidRDefault="00621760" w:rsidP="00621760">
      <w:r>
        <w:t>Sequential(</w:t>
      </w:r>
    </w:p>
    <w:p w14:paraId="0C73A607" w14:textId="77777777" w:rsidR="00621760" w:rsidRDefault="00621760" w:rsidP="00621760">
      <w:r>
        <w:t xml:space="preserve">  (0): Flatten()</w:t>
      </w:r>
    </w:p>
    <w:p w14:paraId="4BB508C6" w14:textId="77777777" w:rsidR="00621760" w:rsidRDefault="00621760" w:rsidP="00621760">
      <w:r>
        <w:t xml:space="preserve">  (1): Linear(in_features=784, out_features=100, bias=True)</w:t>
      </w:r>
    </w:p>
    <w:p w14:paraId="7B1E708A" w14:textId="77777777" w:rsidR="00621760" w:rsidRDefault="00621760" w:rsidP="00621760">
      <w:r>
        <w:t xml:space="preserve">  (2): ReLU()</w:t>
      </w:r>
    </w:p>
    <w:p w14:paraId="59D04B74" w14:textId="77777777" w:rsidR="00621760" w:rsidRDefault="00621760" w:rsidP="00621760">
      <w:r>
        <w:t xml:space="preserve">  (3): Linear(in_features=100, out_features=100, bias=True)</w:t>
      </w:r>
    </w:p>
    <w:p w14:paraId="26EB7B95" w14:textId="77777777" w:rsidR="00621760" w:rsidRDefault="00621760" w:rsidP="00621760">
      <w:r>
        <w:t xml:space="preserve">  (4): ReLU()</w:t>
      </w:r>
    </w:p>
    <w:p w14:paraId="32F0BFD2" w14:textId="77777777" w:rsidR="00621760" w:rsidRDefault="00621760" w:rsidP="00621760">
      <w:r>
        <w:t xml:space="preserve">  (5): Linear(in_features=100, out_features=100, bias=True)</w:t>
      </w:r>
    </w:p>
    <w:p w14:paraId="58FBBA12" w14:textId="77777777" w:rsidR="00621760" w:rsidRDefault="00621760" w:rsidP="00621760">
      <w:r>
        <w:t xml:space="preserve">  (6): ReLU()</w:t>
      </w:r>
    </w:p>
    <w:p w14:paraId="4C1E3C20" w14:textId="77777777" w:rsidR="00621760" w:rsidRDefault="00621760" w:rsidP="00621760">
      <w:r>
        <w:t xml:space="preserve">  (7): Linear(in_features=100, out_features=100, bias=True)</w:t>
      </w:r>
    </w:p>
    <w:p w14:paraId="3EF56D91" w14:textId="77777777" w:rsidR="00621760" w:rsidRDefault="00621760" w:rsidP="00621760">
      <w:r>
        <w:t xml:space="preserve">  (8): ReLU()</w:t>
      </w:r>
    </w:p>
    <w:p w14:paraId="68793AA0" w14:textId="77777777" w:rsidR="00621760" w:rsidRDefault="00621760" w:rsidP="00621760">
      <w:r>
        <w:t xml:space="preserve">  (9): Linear(in_features=100, out_features=100, bias=True)</w:t>
      </w:r>
    </w:p>
    <w:p w14:paraId="0DCAFBFF" w14:textId="77777777" w:rsidR="00621760" w:rsidRDefault="00621760" w:rsidP="00621760">
      <w:r>
        <w:t xml:space="preserve">  (10): ReLU()</w:t>
      </w:r>
    </w:p>
    <w:p w14:paraId="3F322062" w14:textId="77777777" w:rsidR="00621760" w:rsidRDefault="00621760" w:rsidP="00621760">
      <w:r>
        <w:t xml:space="preserve">  (11): Linear(in_features=100, out_features=10, bias=True)</w:t>
      </w:r>
    </w:p>
    <w:p w14:paraId="011112AB" w14:textId="77777777" w:rsidR="00621760" w:rsidRDefault="00621760" w:rsidP="00621760">
      <w:r>
        <w:t>)</w:t>
      </w:r>
    </w:p>
    <w:p w14:paraId="0705CD0B" w14:textId="77777777" w:rsidR="00621760" w:rsidRDefault="00621760" w:rsidP="00621760">
      <w:r>
        <w:t>############################</w:t>
      </w:r>
    </w:p>
    <w:p w14:paraId="0497C4D7" w14:textId="77777777" w:rsidR="00621760" w:rsidRDefault="00621760" w:rsidP="00621760">
      <w:r>
        <w:t>Sampled data loaded. No normalization used!</w:t>
      </w:r>
    </w:p>
    <w:p w14:paraId="4D6720AB" w14:textId="77777777" w:rsidR="00621760" w:rsidRDefault="00621760" w:rsidP="00621760">
      <w:r>
        <w:t>Shape: torch.Size([1000, 1, 28, 28]) torch.Size([1000]) torch.Size([1000])</w:t>
      </w:r>
    </w:p>
    <w:p w14:paraId="085D16EE" w14:textId="77777777" w:rsidR="00621760" w:rsidRDefault="00621760" w:rsidP="00621760">
      <w:r>
        <w:t>X range: tensor(1.) tensor(0.) tensor(0.1223)</w:t>
      </w:r>
    </w:p>
    <w:p w14:paraId="76455950" w14:textId="77777777" w:rsidR="00621760" w:rsidRDefault="00621760" w:rsidP="00621760">
      <w:r>
        <w:t>Note runnerup label is empty here!</w:t>
      </w:r>
    </w:p>
    <w:p w14:paraId="5D803C62" w14:textId="77777777" w:rsidR="00621760" w:rsidRDefault="00621760" w:rsidP="00621760">
      <w:r>
        <w:t>############################</w:t>
      </w:r>
    </w:p>
    <w:p w14:paraId="1B997237" w14:textId="77777777" w:rsidR="00621760" w:rsidRDefault="00621760" w:rsidP="00621760">
      <w:r>
        <w:t>epsilon after preprocessing: tensor([[[[0.0260]]]]), data_max = tensor([[[[1.]]]]), data_min = tensor([[[[0.]]]])</w:t>
      </w:r>
    </w:p>
    <w:p w14:paraId="68BF700F" w14:textId="77777777" w:rsidR="00621760" w:rsidRDefault="00621760" w:rsidP="00621760">
      <w:r>
        <w:t>Task length: 9</w:t>
      </w:r>
    </w:p>
    <w:p w14:paraId="133AE59D" w14:textId="77777777" w:rsidR="00621760" w:rsidRDefault="00621760" w:rsidP="00621760">
      <w:r>
        <w:t>saving results to Verified_ret_[mnist_6_100]_start=1_end=10_iter=20_b=8_timeout=10_branching=babsr-max-3_lra-init=0.1_lra=0.01_lrb=0.05_PGD=skip.npy</w:t>
      </w:r>
    </w:p>
    <w:p w14:paraId="55877CAB" w14:textId="77777777" w:rsidR="00621760" w:rsidRDefault="00621760" w:rsidP="00621760"/>
    <w:p w14:paraId="49C694A5" w14:textId="77777777" w:rsidR="00621760" w:rsidRDefault="00621760" w:rsidP="00621760">
      <w:r>
        <w:t xml:space="preserve"> %%%%%%%%%%%%%%%%%%%%%%%%%%%%%%%%%%% idx: 0 img ID: 1 %%%%%%%%%%%%%%%%%%%%%%%%%%%%%%%%%%%%%%%%</w:t>
      </w:r>
    </w:p>
    <w:p w14:paraId="624166B0" w14:textId="77777777" w:rsidR="00621760" w:rsidRDefault="00621760" w:rsidP="00621760">
      <w:r>
        <w:t>predicted label 2, correct label 2, image norm 113.13725280761719, logits tensor([-2.0595,  1.7575, 10.0782,  1.0748, -0.9482, -4.0839, -2.3911,  0.3436,</w:t>
      </w:r>
    </w:p>
    <w:p w14:paraId="020D6B99" w14:textId="77777777" w:rsidR="00621760" w:rsidRDefault="00621760" w:rsidP="00621760">
      <w:r>
        <w:t xml:space="preserve">        -0.9526, -4.9323], device='cuda:0', grad_fn=&lt;SelectBackward0&gt;)</w:t>
      </w:r>
    </w:p>
    <w:p w14:paraId="57E57125" w14:textId="77777777" w:rsidR="00621760" w:rsidRDefault="00621760" w:rsidP="00621760">
      <w:r>
        <w:t>D:\wordspace\python\alpha-beta-CROWN\complete_verifier\auto_LiRPA\parse_graph.py:148: FutureWarning: 'torch.onnx.symbolic_helper._set_opset_version' is deprecated in version 1.13 and will be removed in version 1.14. Please remove its usage and avoid setting internal variables directly.</w:t>
      </w:r>
    </w:p>
    <w:p w14:paraId="18328ADD" w14:textId="77777777" w:rsidR="00621760" w:rsidRDefault="00621760" w:rsidP="00621760">
      <w:r>
        <w:t xml:space="preserve">  _set_opset_version(12)</w:t>
      </w:r>
    </w:p>
    <w:p w14:paraId="6605F269" w14:textId="77777777" w:rsidR="00621760" w:rsidRDefault="00621760" w:rsidP="00621760">
      <w:r>
        <w:t>D:\wordspace\python\alpha-beta-CROWN\complete_verifier\auto_LiRPA\parse_graph.py:45: FutureWarning: 'torch.onnx._patch_torch._node_getitem' is deprecated in version 1.13 and will be removed in version 1.14. Please Internally use '_node_get' in symbolic_helper instead..</w:t>
      </w:r>
    </w:p>
    <w:p w14:paraId="0D3193D8" w14:textId="77777777" w:rsidR="00621760" w:rsidRDefault="00621760" w:rsidP="00621760">
      <w:r>
        <w:t xml:space="preserve">  attrs = {k: n[k] for k in n.attributeNames()}</w:t>
      </w:r>
    </w:p>
    <w:p w14:paraId="420175F3" w14:textId="77777777" w:rsidR="00621760" w:rsidRDefault="00621760" w:rsidP="00621760">
      <w:r>
        <w:t>Model prediction is: tensor([[-2.0595,  1.7575, 10.0782,  1.0748, -0.9482, -4.0839, -2.3911,  0.3436,</w:t>
      </w:r>
    </w:p>
    <w:p w14:paraId="4D16B2C2" w14:textId="77777777" w:rsidR="00621760" w:rsidRDefault="00621760" w:rsidP="00621760">
      <w:r>
        <w:t xml:space="preserve">         -0.9526, -4.9323]], device='cuda:0', grad_fn=&lt;AddBackward0&gt;)</w:t>
      </w:r>
    </w:p>
    <w:p w14:paraId="7AD4A140" w14:textId="77777777" w:rsidR="00621760" w:rsidRDefault="00621760" w:rsidP="00621760">
      <w:r>
        <w:t>alpha-CROWN optimizable variables initialized.</w:t>
      </w:r>
    </w:p>
    <w:p w14:paraId="4A3B2037" w14:textId="77777777" w:rsidR="00621760" w:rsidRDefault="00621760" w:rsidP="00621760">
      <w:r>
        <w:lastRenderedPageBreak/>
        <w:t>initial CROWN bounds: tensor([[0.6301, 0.1344, 0.4976, 2.1355, 2.5526, 2.1028, 1.8815, 1.7729, 3.6696]],</w:t>
      </w:r>
    </w:p>
    <w:p w14:paraId="594FC382" w14:textId="77777777" w:rsidR="00621760" w:rsidRDefault="00621760" w:rsidP="00621760">
      <w:r>
        <w:t xml:space="preserve">       device='cuda:0') None</w:t>
      </w:r>
    </w:p>
    <w:p w14:paraId="640C30C9" w14:textId="77777777" w:rsidR="00621760" w:rsidRDefault="00621760" w:rsidP="00621760">
      <w:r>
        <w:t>verified with init bound!</w:t>
      </w:r>
    </w:p>
    <w:p w14:paraId="42B871B3" w14:textId="77777777" w:rsidR="00621760" w:rsidRDefault="00621760" w:rsidP="00621760">
      <w:r>
        <w:t>Result: image 1 verification success (with incomplete verifier)!</w:t>
      </w:r>
    </w:p>
    <w:p w14:paraId="38EEC256" w14:textId="77777777" w:rsidR="00621760" w:rsidRDefault="00621760" w:rsidP="00621760">
      <w:r>
        <w:t>Wall time: 0.2313833236694336</w:t>
      </w:r>
    </w:p>
    <w:p w14:paraId="3AA21CB5" w14:textId="77777777" w:rsidR="00621760" w:rsidRDefault="00621760" w:rsidP="00621760"/>
    <w:p w14:paraId="78341FD2" w14:textId="77777777" w:rsidR="00621760" w:rsidRDefault="00621760" w:rsidP="00621760">
      <w:r>
        <w:t xml:space="preserve"> %%%%%%%%%%%%%%%%%%%%%%%%%%%%%%%%%%% idx: 1 img ID: 2 %%%%%%%%%%%%%%%%%%%%%%%%%%%%%%%%%%%%%%%%</w:t>
      </w:r>
    </w:p>
    <w:p w14:paraId="02B5B3DA" w14:textId="77777777" w:rsidR="00621760" w:rsidRDefault="00621760" w:rsidP="00621760">
      <w:r>
        <w:t>predicted label 1, correct label 1, image norm 38.709808349609375, logits tensor([-3.7012,  8.8913,  1.1001, -2.5765,  0.6640, -2.1244, -1.6588,  0.6820,</w:t>
      </w:r>
    </w:p>
    <w:p w14:paraId="0FC16FB7" w14:textId="77777777" w:rsidR="00621760" w:rsidRDefault="00621760" w:rsidP="00621760">
      <w:r>
        <w:t xml:space="preserve">         1.0836, -2.1354], device='cuda:0', grad_fn=&lt;SelectBackward0&gt;)</w:t>
      </w:r>
    </w:p>
    <w:p w14:paraId="0AE777D5" w14:textId="77777777" w:rsidR="00621760" w:rsidRDefault="00621760" w:rsidP="00621760">
      <w:r>
        <w:t>Model prediction is: tensor([[-3.7012,  8.8913,  1.1001, -2.5765,  0.6640, -2.1244, -1.6588,  0.6820,</w:t>
      </w:r>
    </w:p>
    <w:p w14:paraId="6CECE145" w14:textId="77777777" w:rsidR="00621760" w:rsidRDefault="00621760" w:rsidP="00621760">
      <w:r>
        <w:t xml:space="preserve">          1.0836, -2.1354]], device='cuda:0', grad_fn=&lt;AddBackward0&gt;)</w:t>
      </w:r>
    </w:p>
    <w:p w14:paraId="568B0B6D" w14:textId="77777777" w:rsidR="00621760" w:rsidRDefault="00621760" w:rsidP="00621760">
      <w:r>
        <w:t>alpha-CROWN optimizable variables initialized.</w:t>
      </w:r>
    </w:p>
    <w:p w14:paraId="2F423C13" w14:textId="77777777" w:rsidR="00621760" w:rsidRDefault="00621760" w:rsidP="00621760">
      <w:r>
        <w:t>initial CROWN bounds: tensor([[ -96.2690,  -93.0548,  -94.6280,  -90.1885,  -93.8622,  -79.2704,</w:t>
      </w:r>
    </w:p>
    <w:p w14:paraId="1B0778D3" w14:textId="77777777" w:rsidR="00621760" w:rsidRDefault="00621760" w:rsidP="00621760">
      <w:r>
        <w:t xml:space="preserve">          -82.7055,  -85.5262, -107.9016]], device='cuda:0') None</w:t>
      </w:r>
    </w:p>
    <w:p w14:paraId="08B2FAEA" w14:textId="77777777" w:rsidR="00621760" w:rsidRDefault="00621760" w:rsidP="00621760">
      <w:r>
        <w:t>best_l after optimization: 478.8368835449219 with beta sum per layer: []</w:t>
      </w:r>
    </w:p>
    <w:p w14:paraId="5550A8B1" w14:textId="77777777" w:rsidR="00621760" w:rsidRDefault="00621760" w:rsidP="00621760">
      <w:r>
        <w:t>alpha/beta optimization time: 6.230117082595825</w:t>
      </w:r>
    </w:p>
    <w:p w14:paraId="1264654C" w14:textId="77777777" w:rsidR="00621760" w:rsidRDefault="00621760" w:rsidP="00621760">
      <w:r>
        <w:t>initial alpha-CROWN bounds: tensor([[-54.9628, -52.4630, -53.5361, -55.5802, -54.9408, -43.2787, -48.4003,</w:t>
      </w:r>
    </w:p>
    <w:p w14:paraId="308EC3AA" w14:textId="77777777" w:rsidR="00621760" w:rsidRDefault="00621760" w:rsidP="00621760">
      <w:r>
        <w:t xml:space="preserve">         -52.5121, -63.1629]], device='cuda:0', grad_fn=&lt;AsStridedBackward0&gt;) None</w:t>
      </w:r>
    </w:p>
    <w:p w14:paraId="6FF52D4B" w14:textId="77777777" w:rsidR="00621760" w:rsidRDefault="00621760" w:rsidP="00621760">
      <w:r>
        <w:t>##### [1:2] Tested against 9 ######</w:t>
      </w:r>
    </w:p>
    <w:p w14:paraId="2BD77C9A" w14:textId="77777777" w:rsidR="00621760" w:rsidRDefault="00621760" w:rsidP="00621760">
      <w:r>
        <w:t>Model prediction is: tensor([[-3.7012,  8.8913,  1.1001, -2.5765,  0.6640, -2.1244, -1.6588,  0.6820,</w:t>
      </w:r>
    </w:p>
    <w:p w14:paraId="04D3D838" w14:textId="77777777" w:rsidR="00621760" w:rsidRDefault="00621760" w:rsidP="00621760">
      <w:r>
        <w:t xml:space="preserve">          1.0836, -2.1354]], device='cuda:0', grad_fn=&lt;AddBackward0&gt;)</w:t>
      </w:r>
    </w:p>
    <w:p w14:paraId="4E1A9FA1" w14:textId="77777777" w:rsidR="00621760" w:rsidRDefault="00621760" w:rsidP="00621760">
      <w:r>
        <w:t>alpha-CROWN optimizable variables initialized.</w:t>
      </w:r>
    </w:p>
    <w:p w14:paraId="6E6AC1AC" w14:textId="77777777" w:rsidR="00621760" w:rsidRDefault="00621760" w:rsidP="00621760">
      <w:r>
        <w:t>setting alpha for layer /20 start_node /input.3</w:t>
      </w:r>
    </w:p>
    <w:p w14:paraId="1094C9B1" w14:textId="77777777" w:rsidR="00621760" w:rsidRDefault="00621760" w:rsidP="00621760">
      <w:r>
        <w:t>setting alpha for layer /20 start_node /input.7</w:t>
      </w:r>
    </w:p>
    <w:p w14:paraId="370A357C" w14:textId="77777777" w:rsidR="00621760" w:rsidRDefault="00621760" w:rsidP="00621760">
      <w:r>
        <w:t>setting alpha for layer /20 start_node /input.11</w:t>
      </w:r>
    </w:p>
    <w:p w14:paraId="1DB2BA01" w14:textId="77777777" w:rsidR="00621760" w:rsidRDefault="00621760" w:rsidP="00621760">
      <w:r>
        <w:t>setting alpha for layer /20 start_node /input.15</w:t>
      </w:r>
    </w:p>
    <w:p w14:paraId="6C9677AD" w14:textId="77777777" w:rsidR="00621760" w:rsidRDefault="00621760" w:rsidP="00621760">
      <w:r>
        <w:t>not setting layer /20 start_node /29 because shape mismatch (torch.Size([2, 1, 1, 100]) != torch.Size([2, 9, 1, 100]))</w:t>
      </w:r>
    </w:p>
    <w:p w14:paraId="637A1458" w14:textId="77777777" w:rsidR="00621760" w:rsidRDefault="00621760" w:rsidP="00621760">
      <w:r>
        <w:t>setting alpha for layer /22 start_node /input.7</w:t>
      </w:r>
    </w:p>
    <w:p w14:paraId="5D6B4E68" w14:textId="77777777" w:rsidR="00621760" w:rsidRDefault="00621760" w:rsidP="00621760">
      <w:r>
        <w:t>setting alpha for layer /22 start_node /input.11</w:t>
      </w:r>
    </w:p>
    <w:p w14:paraId="78ABCED5" w14:textId="77777777" w:rsidR="00621760" w:rsidRDefault="00621760" w:rsidP="00621760">
      <w:r>
        <w:t>setting alpha for layer /22 start_node /input.15</w:t>
      </w:r>
    </w:p>
    <w:p w14:paraId="722AC686" w14:textId="77777777" w:rsidR="00621760" w:rsidRDefault="00621760" w:rsidP="00621760">
      <w:r>
        <w:t>not setting layer /22 start_node /29 because shape mismatch (torch.Size([2, 1, 1, 100]) != torch.Size([2, 9, 1, 100]))</w:t>
      </w:r>
    </w:p>
    <w:p w14:paraId="6E0EFA56" w14:textId="77777777" w:rsidR="00621760" w:rsidRDefault="00621760" w:rsidP="00621760">
      <w:r>
        <w:t>setting alpha for layer /24 start_node /input.11</w:t>
      </w:r>
    </w:p>
    <w:p w14:paraId="4FA6B897" w14:textId="77777777" w:rsidR="00621760" w:rsidRDefault="00621760" w:rsidP="00621760">
      <w:r>
        <w:t>setting alpha for layer /24 start_node /input.15</w:t>
      </w:r>
    </w:p>
    <w:p w14:paraId="4A0462BB" w14:textId="77777777" w:rsidR="00621760" w:rsidRDefault="00621760" w:rsidP="00621760">
      <w:r>
        <w:t>not setting layer /24 start_node /29 because shape mismatch (torch.Size([2, 1, 1, 100]) != torch.Size([2, 9, 1, 100]))</w:t>
      </w:r>
    </w:p>
    <w:p w14:paraId="254C6CAA" w14:textId="77777777" w:rsidR="00621760" w:rsidRDefault="00621760" w:rsidP="00621760">
      <w:r>
        <w:t>setting alpha for layer /26 start_node /input.15</w:t>
      </w:r>
    </w:p>
    <w:p w14:paraId="7FF1693B" w14:textId="77777777" w:rsidR="00621760" w:rsidRDefault="00621760" w:rsidP="00621760">
      <w:r>
        <w:t>not setting layer /26 start_node /29 because shape mismatch (torch.Size([2, 1, 1, 100]) != torch.Size([2, 9, 1, 100]))</w:t>
      </w:r>
    </w:p>
    <w:p w14:paraId="6B5EF477" w14:textId="77777777" w:rsidR="00621760" w:rsidRDefault="00621760" w:rsidP="00621760">
      <w:r>
        <w:t>not setting layer /28 start_node /29 because shape mismatch (torch.Size([2, 1, 1, 100]) != torch.Size([2, 9, 1, 100]))</w:t>
      </w:r>
    </w:p>
    <w:p w14:paraId="34D57922" w14:textId="77777777" w:rsidR="00621760" w:rsidRDefault="00621760" w:rsidP="00621760">
      <w:r>
        <w:t>0 /input torch.Size([1, 100])</w:t>
      </w:r>
    </w:p>
    <w:p w14:paraId="7C94E996" w14:textId="77777777" w:rsidR="00621760" w:rsidRDefault="00621760" w:rsidP="00621760">
      <w:r>
        <w:t>1 /input.3 torch.Size([1, 100])</w:t>
      </w:r>
    </w:p>
    <w:p w14:paraId="77D21055" w14:textId="77777777" w:rsidR="00621760" w:rsidRDefault="00621760" w:rsidP="00621760">
      <w:r>
        <w:t>2 /input.7 torch.Size([1, 100])</w:t>
      </w:r>
    </w:p>
    <w:p w14:paraId="50C97BFF" w14:textId="77777777" w:rsidR="00621760" w:rsidRDefault="00621760" w:rsidP="00621760">
      <w:r>
        <w:t>3 /input.11 torch.Size([1, 100])</w:t>
      </w:r>
    </w:p>
    <w:p w14:paraId="5CA6CDDC" w14:textId="77777777" w:rsidR="00621760" w:rsidRDefault="00621760" w:rsidP="00621760">
      <w:r>
        <w:t>4 /input.15 torch.Size([1, 100])</w:t>
      </w:r>
    </w:p>
    <w:p w14:paraId="0634642A" w14:textId="77777777" w:rsidR="00621760" w:rsidRDefault="00621760" w:rsidP="00621760">
      <w:r>
        <w:t>best_l after optimization: 63.16157150268555 with beta sum per layer: []</w:t>
      </w:r>
    </w:p>
    <w:p w14:paraId="22F360AC" w14:textId="77777777" w:rsidR="00621760" w:rsidRDefault="00621760" w:rsidP="00621760">
      <w:r>
        <w:lastRenderedPageBreak/>
        <w:t>alpha/beta optimization time: 1.7557289600372314</w:t>
      </w:r>
    </w:p>
    <w:p w14:paraId="6DD06FE9" w14:textId="77777777" w:rsidR="00621760" w:rsidRDefault="00621760" w:rsidP="00621760">
      <w:r>
        <w:t>alpha-CROWN with fixed intermediate bounds: tensor([[-63.1616]], device='cuda:0', grad_fn=&lt;AsStridedBackward0&gt;) None</w:t>
      </w:r>
    </w:p>
    <w:p w14:paraId="70623E25" w14:textId="77777777" w:rsidR="00621760" w:rsidRDefault="00621760" w:rsidP="00621760">
      <w:r>
        <w:t>-63.16157150268555</w:t>
      </w:r>
    </w:p>
    <w:p w14:paraId="03F6FF11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0 layer size = torch.Size([100]) with unstable 58 nodes</w:t>
      </w:r>
    </w:p>
    <w:p w14:paraId="35A3D8C3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1 layer size = torch.Size([100]) with unstable 90 nodes</w:t>
      </w:r>
    </w:p>
    <w:p w14:paraId="69BF8369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2 layer size = torch.Size([100]) with unstable 100 nodes</w:t>
      </w:r>
    </w:p>
    <w:p w14:paraId="7321336D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3 layer size = torch.Size([100]) with unstable 100 nodes</w:t>
      </w:r>
    </w:p>
    <w:p w14:paraId="5BBEC618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4 layer size = torch.Size([100]) with unstable 100 nodes</w:t>
      </w:r>
    </w:p>
    <w:p w14:paraId="40C27D55" w14:textId="77777777" w:rsidR="00621760" w:rsidRDefault="00621760" w:rsidP="00621760">
      <w:r>
        <w:t>-----------------</w:t>
      </w:r>
    </w:p>
    <w:p w14:paraId="004EEDF7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# of total unstable neurons(</w:t>
      </w:r>
      <w:r>
        <w:rPr>
          <w:rFonts w:hint="eastAsia"/>
        </w:rPr>
        <w:t>不定态神经元总数量</w:t>
      </w:r>
      <w:r>
        <w:rPr>
          <w:rFonts w:hint="eastAsia"/>
        </w:rPr>
        <w:t>): 448</w:t>
      </w:r>
    </w:p>
    <w:p w14:paraId="6F0BC62A" w14:textId="77777777" w:rsidR="00621760" w:rsidRDefault="00621760" w:rsidP="00621760">
      <w:r>
        <w:t>-----------------</w:t>
      </w:r>
    </w:p>
    <w:p w14:paraId="31BE2442" w14:textId="77777777" w:rsidR="00621760" w:rsidRDefault="00621760" w:rsidP="00621760"/>
    <w:p w14:paraId="6681C886" w14:textId="77777777" w:rsidR="00621760" w:rsidRDefault="00621760" w:rsidP="00621760">
      <w:r>
        <w:t>splitting decisions: [[4, 2]]</w:t>
      </w:r>
    </w:p>
    <w:p w14:paraId="1BF6A0A3" w14:textId="77777777" w:rsidR="00621760" w:rsidRDefault="00621760" w:rsidP="00621760">
      <w:r>
        <w:t>best_l after optimization: 119.68608093261719 with beta sum per layer: [0.0, 0.0, 0.0, 0.0, 0.07429954409599304]</w:t>
      </w:r>
    </w:p>
    <w:p w14:paraId="5F7D4C87" w14:textId="77777777" w:rsidR="00621760" w:rsidRDefault="00621760" w:rsidP="00621760">
      <w:r>
        <w:t>alpha/beta optimization time: 0.4887199401855469</w:t>
      </w:r>
    </w:p>
    <w:p w14:paraId="64EDC38A" w14:textId="77777777" w:rsidR="00621760" w:rsidRDefault="00621760" w:rsidP="00621760">
      <w:r>
        <w:t>This batch time : update_bounds func: 0.4917     prepare: 0.0020         bound: 0.4887   transfer: 0.0010        finalize: 0.0000</w:t>
      </w:r>
    </w:p>
    <w:p w14:paraId="10735F93" w14:textId="77777777" w:rsidR="00621760" w:rsidRDefault="00621760" w:rsidP="00621760">
      <w:r>
        <w:t>Accumulated time: update_bounds func: 0.4917     prepare: 0.0020         bound: 0.4887   transfer: 0.0010        finalize: 0.0000</w:t>
      </w:r>
    </w:p>
    <w:p w14:paraId="35264718" w14:textId="77777777" w:rsidR="00621760" w:rsidRDefault="00621760" w:rsidP="00621760">
      <w:r>
        <w:t>batch bounding time:  0.49268174171447754</w:t>
      </w:r>
    </w:p>
    <w:p w14:paraId="18824281" w14:textId="77777777" w:rsidR="00621760" w:rsidRDefault="00621760" w:rsidP="00621760">
      <w:r>
        <w:t>Current worst splitting domains [lb, ub] (depth):</w:t>
      </w:r>
    </w:p>
    <w:p w14:paraId="583E2016" w14:textId="77777777" w:rsidR="00621760" w:rsidRDefault="00621760" w:rsidP="00621760">
      <w:r>
        <w:t>[-61.44030, 35.838428] (1), [-58.24578, 35.838428] (1),</w:t>
      </w:r>
    </w:p>
    <w:p w14:paraId="6261C1EF" w14:textId="77777777" w:rsidR="00621760" w:rsidRDefault="00621760" w:rsidP="00621760">
      <w:r>
        <w:t>length of domains: 2</w:t>
      </w:r>
    </w:p>
    <w:p w14:paraId="5B59D4C6" w14:textId="77777777" w:rsidR="00621760" w:rsidRDefault="00621760" w:rsidP="00621760">
      <w:r>
        <w:t>Total time: 0.4957       pickout: 0.0010         decision: 0.0020        get_bound: 0.4927       add_domain: 0.0000</w:t>
      </w:r>
    </w:p>
    <w:p w14:paraId="20449FCD" w14:textId="77777777" w:rsidR="00621760" w:rsidRDefault="00621760" w:rsidP="00621760">
      <w:r>
        <w:t>Current lb:-61.44029998779297</w:t>
      </w:r>
    </w:p>
    <w:p w14:paraId="03B33638" w14:textId="77777777" w:rsidR="00621760" w:rsidRDefault="00621760" w:rsidP="00621760">
      <w:r>
        <w:t>2 neurons visited</w:t>
      </w:r>
    </w:p>
    <w:p w14:paraId="0D33C568" w14:textId="77777777" w:rsidR="00621760" w:rsidRDefault="00621760" w:rsidP="00621760">
      <w:r>
        <w:t>Global ub: 35.83842849731445, batch ub: inf</w:t>
      </w:r>
    </w:p>
    <w:p w14:paraId="1628F010" w14:textId="77777777" w:rsidR="00621760" w:rsidRDefault="00621760" w:rsidP="00621760">
      <w:r>
        <w:t>Cumulative time: 2.426933765411377</w:t>
      </w:r>
    </w:p>
    <w:p w14:paraId="3B8E6204" w14:textId="77777777" w:rsidR="00621760" w:rsidRDefault="00621760" w:rsidP="00621760"/>
    <w:p w14:paraId="605302E0" w14:textId="77777777" w:rsidR="00621760" w:rsidRDefault="00621760" w:rsidP="00621760">
      <w:r>
        <w:t>splitting decisions: [[4, 24], [4, 24]]</w:t>
      </w:r>
    </w:p>
    <w:p w14:paraId="6BA239E4" w14:textId="77777777" w:rsidR="00621760" w:rsidRDefault="00621760" w:rsidP="00621760">
      <w:r>
        <w:t>best_l after optimization: 224.30345153808594 with beta sum per layer: [0.0, 0.0, 0.0, 0.0, 1.5082764625549316]</w:t>
      </w:r>
    </w:p>
    <w:p w14:paraId="4993DCF5" w14:textId="77777777" w:rsidR="00621760" w:rsidRDefault="00621760" w:rsidP="00621760">
      <w:r>
        <w:t>alpha/beta optimization time: 0.3700113296508789</w:t>
      </w:r>
    </w:p>
    <w:p w14:paraId="48908A08" w14:textId="77777777" w:rsidR="00621760" w:rsidRDefault="00621760" w:rsidP="00621760">
      <w:r>
        <w:t>This batch time : update_bounds func: 0.3750     prepare: 0.0030         bound: 0.3700   transfer: 0.0010        finalize: 0.0010</w:t>
      </w:r>
    </w:p>
    <w:p w14:paraId="6C0C2560" w14:textId="77777777" w:rsidR="00621760" w:rsidRDefault="00621760" w:rsidP="00621760">
      <w:r>
        <w:t>Accumulated time: update_bounds func: 0.8667     prepare: 0.0049         bound: 0.8587   transfer: 0.0010        finalize: 0.0010</w:t>
      </w:r>
    </w:p>
    <w:p w14:paraId="2902D73A" w14:textId="77777777" w:rsidR="00621760" w:rsidRDefault="00621760" w:rsidP="00621760">
      <w:r>
        <w:t>batch bounding time:  0.374997615814209</w:t>
      </w:r>
    </w:p>
    <w:p w14:paraId="6D078F94" w14:textId="77777777" w:rsidR="00621760" w:rsidRDefault="00621760" w:rsidP="00621760">
      <w:r>
        <w:t>Current worst splitting domains [lb, ub] (depth):</w:t>
      </w:r>
    </w:p>
    <w:p w14:paraId="561C13DB" w14:textId="77777777" w:rsidR="00621760" w:rsidRDefault="00621760" w:rsidP="00621760">
      <w:r>
        <w:t>[-60.19039, 35.838428] (2), [-57.18229, 35.838428] (2), [-55.28405, 35.838428] (2), [-51.64672, 35.838428] (2),</w:t>
      </w:r>
    </w:p>
    <w:p w14:paraId="0E329267" w14:textId="77777777" w:rsidR="00621760" w:rsidRDefault="00621760" w:rsidP="00621760">
      <w:r>
        <w:t>length of domains: 4</w:t>
      </w:r>
    </w:p>
    <w:p w14:paraId="452724BA" w14:textId="77777777" w:rsidR="00621760" w:rsidRDefault="00621760" w:rsidP="00621760">
      <w:r>
        <w:t>Total time: 0.3790       pickout: 0.0010         decision: 0.0020        get_bound: 0.3750       add_domain: 0.0010</w:t>
      </w:r>
    </w:p>
    <w:p w14:paraId="09B8CCF7" w14:textId="77777777" w:rsidR="00621760" w:rsidRDefault="00621760" w:rsidP="00621760">
      <w:r>
        <w:t>Current lb:-60.19038772583008</w:t>
      </w:r>
    </w:p>
    <w:p w14:paraId="119BC798" w14:textId="77777777" w:rsidR="00621760" w:rsidRDefault="00621760" w:rsidP="00621760">
      <w:r>
        <w:t>6 neurons visited</w:t>
      </w:r>
    </w:p>
    <w:p w14:paraId="2044DDF9" w14:textId="77777777" w:rsidR="00621760" w:rsidRDefault="00621760" w:rsidP="00621760">
      <w:r>
        <w:t>Global ub: 35.83842849731445, batch ub: inf</w:t>
      </w:r>
    </w:p>
    <w:p w14:paraId="0D046570" w14:textId="77777777" w:rsidR="00621760" w:rsidRDefault="00621760" w:rsidP="00621760">
      <w:r>
        <w:t>Cumulative time: 2.80594801902771</w:t>
      </w:r>
    </w:p>
    <w:p w14:paraId="7CB43434" w14:textId="77777777" w:rsidR="00621760" w:rsidRDefault="00621760" w:rsidP="00621760"/>
    <w:p w14:paraId="2843A9C6" w14:textId="77777777" w:rsidR="00621760" w:rsidRDefault="00621760" w:rsidP="00621760">
      <w:r>
        <w:t>splitting decisions: [[4, 58], [4, 58], [4, 58], [4, 58]]</w:t>
      </w:r>
    </w:p>
    <w:p w14:paraId="46D4E693" w14:textId="77777777" w:rsidR="00621760" w:rsidRDefault="00621760" w:rsidP="00621760">
      <w:r>
        <w:lastRenderedPageBreak/>
        <w:t>best_l after optimization: 429.58624267578125 with beta sum per layer: [0.0, 0.0, 0.0, 0.0, 3.8753502368927]</w:t>
      </w:r>
    </w:p>
    <w:p w14:paraId="709E607A" w14:textId="77777777" w:rsidR="00621760" w:rsidRDefault="00621760" w:rsidP="00621760">
      <w:r>
        <w:t>alpha/beta optimization time: 0.37203311920166016</w:t>
      </w:r>
    </w:p>
    <w:p w14:paraId="06E828AD" w14:textId="77777777" w:rsidR="00621760" w:rsidRDefault="00621760" w:rsidP="00621760">
      <w:r>
        <w:t>This batch time : update_bounds func: 0.3780     prepare: 0.0040         bound: 0.3730   transfer: 0.0010        finalize: 0.0000</w:t>
      </w:r>
    </w:p>
    <w:p w14:paraId="136D2E2C" w14:textId="77777777" w:rsidR="00621760" w:rsidRDefault="00621760" w:rsidP="00621760">
      <w:r>
        <w:t>Accumulated time: update_bounds func: 1.2447     prepare: 0.0089         bound: 1.2317   transfer: 0.0010        finalize: 0.0010</w:t>
      </w:r>
    </w:p>
    <w:p w14:paraId="5E90FFBC" w14:textId="77777777" w:rsidR="00621760" w:rsidRDefault="00621760" w:rsidP="00621760">
      <w:r>
        <w:t>batch bounding time:  0.3790154457092285</w:t>
      </w:r>
    </w:p>
    <w:p w14:paraId="7BAFC083" w14:textId="77777777" w:rsidR="00621760" w:rsidRDefault="00621760" w:rsidP="00621760">
      <w:r>
        <w:t>Current worst splitting domains [lb, ub] (depth):</w:t>
      </w:r>
    </w:p>
    <w:p w14:paraId="20794D0A" w14:textId="77777777" w:rsidR="00621760" w:rsidRDefault="00621760" w:rsidP="00621760">
      <w:r>
        <w:t>[-58.75399, 35.838428] (3), [-56.75639, 35.838428] (3), [-55.71530, 35.838428] (3), [-53.84172, 35.838428] (3), [-53.30792, 35.838428] (3), [-52.54908, 35.838428] (3), [-49.65803, 35.838428] (3), [-49.00381, 35.838428] (3),</w:t>
      </w:r>
    </w:p>
    <w:p w14:paraId="688D3E64" w14:textId="77777777" w:rsidR="00621760" w:rsidRDefault="00621760" w:rsidP="00621760">
      <w:r>
        <w:t>length of domains: 8</w:t>
      </w:r>
    </w:p>
    <w:p w14:paraId="0D9F604B" w14:textId="77777777" w:rsidR="00621760" w:rsidRDefault="00621760" w:rsidP="00621760">
      <w:r>
        <w:t>Total time: 0.3850       pickout: 0.0010         decision: 0.0040        get_bound: 0.3790       add_domain: 0.0010</w:t>
      </w:r>
    </w:p>
    <w:p w14:paraId="363DC82E" w14:textId="77777777" w:rsidR="00621760" w:rsidRDefault="00621760" w:rsidP="00621760">
      <w:r>
        <w:t>Current lb:-58.75398635864258</w:t>
      </w:r>
    </w:p>
    <w:p w14:paraId="7B35699E" w14:textId="77777777" w:rsidR="00621760" w:rsidRDefault="00621760" w:rsidP="00621760">
      <w:r>
        <w:t>14 neurons visited</w:t>
      </w:r>
    </w:p>
    <w:p w14:paraId="4B21DB97" w14:textId="77777777" w:rsidR="00621760" w:rsidRDefault="00621760" w:rsidP="00621760">
      <w:r>
        <w:t>Global ub: 35.83842849731445, batch ub: inf</w:t>
      </w:r>
    </w:p>
    <w:p w14:paraId="6CF2202C" w14:textId="77777777" w:rsidR="00621760" w:rsidRDefault="00621760" w:rsidP="00621760">
      <w:r>
        <w:t>Cumulative time: 3.1929118633270264</w:t>
      </w:r>
    </w:p>
    <w:p w14:paraId="1FC91C8A" w14:textId="77777777" w:rsidR="00621760" w:rsidRDefault="00621760" w:rsidP="00621760"/>
    <w:p w14:paraId="0158AAFC" w14:textId="77777777" w:rsidR="00621760" w:rsidRDefault="00621760" w:rsidP="00621760">
      <w:r>
        <w:t>splitting decisions: [[4, 90], [4, 90], [4, 90], [4, 90], [4, 90], [4, 90], [4, 90], [4, 90]]</w:t>
      </w:r>
    </w:p>
    <w:p w14:paraId="41A438A6" w14:textId="77777777" w:rsidR="00621760" w:rsidRDefault="00621760" w:rsidP="00621760">
      <w:r>
        <w:t>best_l after optimization: 825.153076171875 with beta sum per layer: [0.0, 0.0, 0.0, 0.0, 11.095968246459961]</w:t>
      </w:r>
    </w:p>
    <w:p w14:paraId="541E0D80" w14:textId="77777777" w:rsidR="00621760" w:rsidRDefault="00621760" w:rsidP="00621760">
      <w:r>
        <w:t>alpha/beta optimization time: 0.3670179843902588</w:t>
      </w:r>
    </w:p>
    <w:p w14:paraId="1FF8BA99" w14:textId="77777777" w:rsidR="00621760" w:rsidRDefault="00621760" w:rsidP="00621760">
      <w:r>
        <w:t>This batch time : update_bounds func: 0.3740     prepare: 0.0040         bound: 0.3670   transfer: 0.0010        finalize: 0.0020</w:t>
      </w:r>
    </w:p>
    <w:p w14:paraId="241B43EB" w14:textId="77777777" w:rsidR="00621760" w:rsidRDefault="00621760" w:rsidP="00621760">
      <w:r>
        <w:t>Accumulated time: update_bounds func: 1.6187     prepare: 0.0129         bound: 1.5988   transfer: 0.0010        finalize: 0.0030</w:t>
      </w:r>
    </w:p>
    <w:p w14:paraId="45095B06" w14:textId="77777777" w:rsidR="00621760" w:rsidRDefault="00621760" w:rsidP="00621760">
      <w:r>
        <w:t>batch bounding time:  0.3739964962005615</w:t>
      </w:r>
    </w:p>
    <w:p w14:paraId="12F5C80E" w14:textId="77777777" w:rsidR="00621760" w:rsidRDefault="00621760" w:rsidP="00621760">
      <w:r>
        <w:t>Current worst splitting domains [lb, ub] (depth):</w:t>
      </w:r>
    </w:p>
    <w:p w14:paraId="7A087083" w14:textId="77777777" w:rsidR="00621760" w:rsidRDefault="00621760" w:rsidP="00621760">
      <w:r>
        <w:t>[-57.71324, 35.838428] (4), [-55.70231, 35.838428] (4), [-55.04212, 35.838428] (4), [-54.56271, 35.838428] (4), [-53.35772, 35.838428] (4), [-52.68240, 35.838428] (4), [-52.63282, 35.838428] (4), [-52.21626, 35.838428] (4), [-51.42300, 35.838428] (4), [-50.88144, 35.838428] (4), [-50.15506, 35.838428] (4), [-49.50262, 35.838428] (4), [-48.61929, 35.838428] (4), [-48.05281, 35.838428] (4), [-46.51925, 35.838428] (4), [-46.09000, 35.838428] (4),</w:t>
      </w:r>
    </w:p>
    <w:p w14:paraId="30D150F8" w14:textId="77777777" w:rsidR="00621760" w:rsidRDefault="00621760" w:rsidP="00621760">
      <w:r>
        <w:t>length of domains: 16</w:t>
      </w:r>
    </w:p>
    <w:p w14:paraId="691C0BD7" w14:textId="77777777" w:rsidR="00621760" w:rsidRDefault="00621760" w:rsidP="00621760">
      <w:r>
        <w:t>Total time: 0.3830       pickout: 0.0020         decision: 0.0050        get_bound: 0.3740       add_domain: 0.0020</w:t>
      </w:r>
    </w:p>
    <w:p w14:paraId="73FF1776" w14:textId="77777777" w:rsidR="00621760" w:rsidRDefault="00621760" w:rsidP="00621760">
      <w:r>
        <w:t>Current lb:-57.71324157714844</w:t>
      </w:r>
    </w:p>
    <w:p w14:paraId="1C33FA56" w14:textId="77777777" w:rsidR="00621760" w:rsidRDefault="00621760" w:rsidP="00621760">
      <w:r>
        <w:t>30 neurons visited</w:t>
      </w:r>
    </w:p>
    <w:p w14:paraId="11178173" w14:textId="77777777" w:rsidR="00621760" w:rsidRDefault="00621760" w:rsidP="00621760">
      <w:r>
        <w:t>Global ub: 35.83842849731445, batch ub: inf</w:t>
      </w:r>
    </w:p>
    <w:p w14:paraId="4DCDC1D6" w14:textId="77777777" w:rsidR="00621760" w:rsidRDefault="00621760" w:rsidP="00621760">
      <w:r>
        <w:t>Cumulative time: 3.5758869647979736</w:t>
      </w:r>
    </w:p>
    <w:p w14:paraId="69921D42" w14:textId="77777777" w:rsidR="00621760" w:rsidRDefault="00621760" w:rsidP="00621760"/>
    <w:p w14:paraId="25796A1C" w14:textId="77777777" w:rsidR="00621760" w:rsidRDefault="00621760" w:rsidP="00621760">
      <w:r>
        <w:t>splitting decisions: [[4, 61], [4, 61], [4, 61], [4, 61], [4, 61], [4, 61], [4, 61], [4, 61]]</w:t>
      </w:r>
    </w:p>
    <w:p w14:paraId="3DE874B0" w14:textId="77777777" w:rsidR="00621760" w:rsidRDefault="00621760" w:rsidP="00621760">
      <w:r>
        <w:t>best_l after optimization: 838.1182250976562 with beta sum per layer: [0.0, 0.0, 0.0, 0.0, 10.305689811706543]</w:t>
      </w:r>
    </w:p>
    <w:p w14:paraId="19D1467A" w14:textId="77777777" w:rsidR="00621760" w:rsidRDefault="00621760" w:rsidP="00621760">
      <w:r>
        <w:t>alpha/beta optimization time: 0.3790137767791748</w:t>
      </w:r>
    </w:p>
    <w:p w14:paraId="0C897530" w14:textId="77777777" w:rsidR="00621760" w:rsidRDefault="00621760" w:rsidP="00621760">
      <w:r>
        <w:t>This batch time : update_bounds func: 0.3860     prepare: 0.0040         bound: 0.3800   transfer: 0.0000        finalize: 0.0020</w:t>
      </w:r>
    </w:p>
    <w:p w14:paraId="10617520" w14:textId="77777777" w:rsidR="00621760" w:rsidRDefault="00621760" w:rsidP="00621760">
      <w:r>
        <w:t>Accumulated time: update_bounds func: 2.0047     prepare: 0.0168         bound: 1.9787   transfer: 0.0000        finalize: 0.0050</w:t>
      </w:r>
    </w:p>
    <w:p w14:paraId="05D7196E" w14:textId="77777777" w:rsidR="00621760" w:rsidRDefault="00621760" w:rsidP="00621760">
      <w:r>
        <w:t>batch bounding time:  0.3869645595550537</w:t>
      </w:r>
    </w:p>
    <w:p w14:paraId="27F74B68" w14:textId="77777777" w:rsidR="00621760" w:rsidRDefault="00621760" w:rsidP="00621760">
      <w:r>
        <w:t>Current worst splitting domains [lb, ub] (depth):</w:t>
      </w:r>
    </w:p>
    <w:p w14:paraId="5514A255" w14:textId="77777777" w:rsidR="00621760" w:rsidRDefault="00621760" w:rsidP="00621760">
      <w:r>
        <w:lastRenderedPageBreak/>
        <w:t>[-56.10530, 35.838428] (5), [-55.76483, 35.838428] (5), [-54.08154, 35.838428] (5), [-53.75541, 35.838428] (5), [-53.71981, 35.838428] (5), [-53.17193, 35.838428] (5), [-52.61583, 35.838428] (5), [-52.22053, 35.838428] (5), [-51.91041, 35.838428] (5), [-51.42300, 35.838428] (4), [-51.38409, 35.838428] (5), [-51.34215, 35.838428] (5), [-51.01917, 35.838428] (5), [-50.88144, 35.838428] (4), [-50.40697, 35.838428] (5), [-50.36671, 35.838428] (5), [-50.17279, 35.838428] (5), [-50.15506, 35.838428] (4), [-50.08077, 35.838428] (5), [-49.50262, 35.838428] (4),</w:t>
      </w:r>
    </w:p>
    <w:p w14:paraId="13A470A5" w14:textId="77777777" w:rsidR="00621760" w:rsidRDefault="00621760" w:rsidP="00621760">
      <w:r>
        <w:t>length of domains: 24</w:t>
      </w:r>
    </w:p>
    <w:p w14:paraId="268234A6" w14:textId="77777777" w:rsidR="00621760" w:rsidRDefault="00621760" w:rsidP="00621760">
      <w:r>
        <w:t>Total time: 0.3959       pickout: 0.0020         decision: 0.0050        get_bound: 0.3870       add_domain: 0.0020</w:t>
      </w:r>
    </w:p>
    <w:p w14:paraId="6C2A7B73" w14:textId="77777777" w:rsidR="00621760" w:rsidRDefault="00621760" w:rsidP="00621760">
      <w:r>
        <w:t>Current lb:-56.10530090332031</w:t>
      </w:r>
    </w:p>
    <w:p w14:paraId="34CEDEFE" w14:textId="77777777" w:rsidR="00621760" w:rsidRDefault="00621760" w:rsidP="00621760">
      <w:r>
        <w:t>46 neurons visited</w:t>
      </w:r>
    </w:p>
    <w:p w14:paraId="7F4D859E" w14:textId="77777777" w:rsidR="00621760" w:rsidRDefault="00621760" w:rsidP="00621760">
      <w:r>
        <w:t>Global ub: 35.83842849731445, batch ub: inf</w:t>
      </w:r>
    </w:p>
    <w:p w14:paraId="5C0C0C50" w14:textId="77777777" w:rsidR="00621760" w:rsidRDefault="00621760" w:rsidP="00621760">
      <w:r>
        <w:t>Time out!!!!!!!!</w:t>
      </w:r>
    </w:p>
    <w:p w14:paraId="55413419" w14:textId="77777777" w:rsidR="00621760" w:rsidRDefault="00621760" w:rsidP="00621760">
      <w:r>
        <w:t>Image 2 label 9 verification end, final lower bound -56.10530090332031, upper bound 35.83842849731445, time: 4.013659238815308</w:t>
      </w:r>
    </w:p>
    <w:p w14:paraId="41789785" w14:textId="77777777" w:rsidR="00621760" w:rsidRDefault="00621760" w:rsidP="00621760">
      <w:r>
        <w:t>2 -56.10530090332031</w:t>
      </w:r>
    </w:p>
    <w:p w14:paraId="4A59AD7F" w14:textId="77777777" w:rsidR="00621760" w:rsidRDefault="00621760" w:rsidP="00621760">
      <w:r>
        <w:t>Result: image 2 verification failure (with branch and bound).</w:t>
      </w:r>
    </w:p>
    <w:p w14:paraId="6D61B55B" w14:textId="77777777" w:rsidR="00621760" w:rsidRDefault="00621760" w:rsidP="00621760">
      <w:r>
        <w:t>Wall time: 10.347518682479858</w:t>
      </w:r>
    </w:p>
    <w:p w14:paraId="58774431" w14:textId="77777777" w:rsidR="00621760" w:rsidRDefault="00621760" w:rsidP="00621760"/>
    <w:p w14:paraId="727FE76F" w14:textId="77777777" w:rsidR="00621760" w:rsidRDefault="00621760" w:rsidP="00621760">
      <w:r>
        <w:t xml:space="preserve"> %%%%%%%%%%%%%%%%%%%%%%%%%%%%%%%%%%% idx: 2 img ID: 3 %%%%%%%%%%%%%%%%%%%%%%%%%%%%%%%%%%%%%%%%</w:t>
      </w:r>
    </w:p>
    <w:p w14:paraId="2FDE9326" w14:textId="77777777" w:rsidR="00621760" w:rsidRDefault="00621760" w:rsidP="00621760">
      <w:r>
        <w:t>predicted label 0, correct label 0, image norm 145.1529541015625, logits tensor([ 9.1278, -5.8793,  1.7480, -2.8472, -0.8200,  1.4961, -0.1319, -2.7649,</w:t>
      </w:r>
    </w:p>
    <w:p w14:paraId="08BFDC2B" w14:textId="77777777" w:rsidR="00621760" w:rsidRDefault="00621760" w:rsidP="00621760">
      <w:r>
        <w:t xml:space="preserve">        -1.2869,  0.1981], device='cuda:0', grad_fn=&lt;SelectBackward0&gt;)</w:t>
      </w:r>
    </w:p>
    <w:p w14:paraId="436E1C69" w14:textId="77777777" w:rsidR="00621760" w:rsidRDefault="00621760" w:rsidP="00621760">
      <w:r>
        <w:t>Model prediction is: tensor([[ 9.1278, -5.8793,  1.7480, -2.8472, -0.8200,  1.4961, -0.1319, -2.7649,</w:t>
      </w:r>
    </w:p>
    <w:p w14:paraId="7244CA39" w14:textId="77777777" w:rsidR="00621760" w:rsidRDefault="00621760" w:rsidP="00621760">
      <w:r>
        <w:t xml:space="preserve">         -1.2869,  0.1981]], device='cuda:0', grad_fn=&lt;AddBackward0&gt;)</w:t>
      </w:r>
    </w:p>
    <w:p w14:paraId="540EE3FE" w14:textId="77777777" w:rsidR="00621760" w:rsidRDefault="00621760" w:rsidP="00621760">
      <w:r>
        <w:t>alpha-CROWN optimizable variables initialized.</w:t>
      </w:r>
    </w:p>
    <w:p w14:paraId="5A4D67B4" w14:textId="77777777" w:rsidR="00621760" w:rsidRDefault="00621760" w:rsidP="00621760">
      <w:r>
        <w:t>initial CROWN bounds: tensor([[6.0611, 0.5068, 3.7542, 2.6818, 2.5589, 3.3768, 4.4265, 3.5985, 2.5453]],</w:t>
      </w:r>
    </w:p>
    <w:p w14:paraId="66905BD3" w14:textId="77777777" w:rsidR="00621760" w:rsidRDefault="00621760" w:rsidP="00621760">
      <w:r>
        <w:t xml:space="preserve">       device='cuda:0') None</w:t>
      </w:r>
    </w:p>
    <w:p w14:paraId="4B1F9C05" w14:textId="77777777" w:rsidR="00621760" w:rsidRDefault="00621760" w:rsidP="00621760">
      <w:r>
        <w:t>verified with init bound!</w:t>
      </w:r>
    </w:p>
    <w:p w14:paraId="16B15B03" w14:textId="77777777" w:rsidR="00621760" w:rsidRDefault="00621760" w:rsidP="00621760">
      <w:r>
        <w:t>Result: image 3 verification success (with incomplete verifier)!</w:t>
      </w:r>
    </w:p>
    <w:p w14:paraId="2CFD4AD9" w14:textId="77777777" w:rsidR="00621760" w:rsidRDefault="00621760" w:rsidP="00621760">
      <w:r>
        <w:t>Wall time: 0.06080794334411621</w:t>
      </w:r>
    </w:p>
    <w:p w14:paraId="0C2D289F" w14:textId="77777777" w:rsidR="00621760" w:rsidRDefault="00621760" w:rsidP="00621760"/>
    <w:p w14:paraId="3B7C21AC" w14:textId="77777777" w:rsidR="00621760" w:rsidRDefault="00621760" w:rsidP="00621760">
      <w:r>
        <w:t xml:space="preserve"> %%%%%%%%%%%%%%%%%%%%%%%%%%%%%%%%%%% idx: 3 img ID: 4 %%%%%%%%%%%%%%%%%%%%%%%%%%%%%%%%%%%%%%%%</w:t>
      </w:r>
    </w:p>
    <w:p w14:paraId="24248905" w14:textId="77777777" w:rsidR="00621760" w:rsidRDefault="00621760" w:rsidP="00621760">
      <w:r>
        <w:t>predicted label 4, correct label 4, image norm 75.439208984375, logits tensor([-1.3820, -1.5346, -0.5229, -2.8616,  6.9759,  0.0258, -2.4641,  0.4381,</w:t>
      </w:r>
    </w:p>
    <w:p w14:paraId="28A94DE0" w14:textId="77777777" w:rsidR="00621760" w:rsidRDefault="00621760" w:rsidP="00621760">
      <w:r>
        <w:t xml:space="preserve">        -0.5032,  4.0722], device='cuda:0', grad_fn=&lt;SelectBackward0&gt;)</w:t>
      </w:r>
    </w:p>
    <w:p w14:paraId="021D41AD" w14:textId="77777777" w:rsidR="00621760" w:rsidRDefault="00621760" w:rsidP="00621760">
      <w:r>
        <w:t>Model prediction is: tensor([[-1.3820, -1.5346, -0.5229, -2.8616,  6.9759,  0.0258, -2.4641,  0.4381,</w:t>
      </w:r>
    </w:p>
    <w:p w14:paraId="376D3F46" w14:textId="77777777" w:rsidR="00621760" w:rsidRDefault="00621760" w:rsidP="00621760">
      <w:r>
        <w:t xml:space="preserve">         -0.5032,  4.0722]], device='cuda:0', grad_fn=&lt;AddBackward0&gt;)</w:t>
      </w:r>
    </w:p>
    <w:p w14:paraId="75212776" w14:textId="77777777" w:rsidR="00621760" w:rsidRDefault="00621760" w:rsidP="00621760">
      <w:r>
        <w:t>alpha-CROWN optimizable variables initialized.</w:t>
      </w:r>
    </w:p>
    <w:p w14:paraId="13F3D234" w14:textId="77777777" w:rsidR="00621760" w:rsidRDefault="00621760" w:rsidP="00621760">
      <w:r>
        <w:t>initial CROWN bounds: tensor([[-18.1569, -19.6753, -17.4166, -20.6416, -20.8003, -15.6187, -17.5978,</w:t>
      </w:r>
    </w:p>
    <w:p w14:paraId="0BD3E3F2" w14:textId="77777777" w:rsidR="00621760" w:rsidRDefault="00621760" w:rsidP="00621760">
      <w:r>
        <w:t xml:space="preserve">         -21.8895, -18.1589]], device='cuda:0') None</w:t>
      </w:r>
    </w:p>
    <w:p w14:paraId="5ADC603A" w14:textId="77777777" w:rsidR="00621760" w:rsidRDefault="00621760" w:rsidP="00621760">
      <w:r>
        <w:t>best_l after optimization: 120.32124328613281 with beta sum per layer: []</w:t>
      </w:r>
    </w:p>
    <w:p w14:paraId="53647C71" w14:textId="77777777" w:rsidR="00621760" w:rsidRDefault="00621760" w:rsidP="00621760">
      <w:r>
        <w:t>alpha/beta optimization time: 5.828366994857788</w:t>
      </w:r>
    </w:p>
    <w:p w14:paraId="5106E00E" w14:textId="77777777" w:rsidR="00621760" w:rsidRDefault="00621760" w:rsidP="00621760">
      <w:r>
        <w:t>initial alpha-CROWN bounds: tensor([[-13.0582, -13.1080, -12.5255, -14.8746, -14.8996, -10.1389, -12.6094,</w:t>
      </w:r>
    </w:p>
    <w:p w14:paraId="0FCE4D3C" w14:textId="77777777" w:rsidR="00621760" w:rsidRDefault="00621760" w:rsidP="00621760">
      <w:r>
        <w:t xml:space="preserve">         -15.5623, -13.5448]], device='cuda:0', grad_fn=&lt;AsStridedBackward0&gt;) None</w:t>
      </w:r>
    </w:p>
    <w:p w14:paraId="7875A998" w14:textId="77777777" w:rsidR="00621760" w:rsidRDefault="00621760" w:rsidP="00621760">
      <w:r>
        <w:t>##### [3:4] Tested against 8 ######</w:t>
      </w:r>
    </w:p>
    <w:p w14:paraId="54F83244" w14:textId="77777777" w:rsidR="00621760" w:rsidRDefault="00621760" w:rsidP="00621760">
      <w:r>
        <w:lastRenderedPageBreak/>
        <w:t>Model prediction is: tensor([[-1.3820, -1.5346, -0.5229, -2.8616,  6.9759,  0.0258, -2.4641,  0.4381,</w:t>
      </w:r>
    </w:p>
    <w:p w14:paraId="50AD32E5" w14:textId="77777777" w:rsidR="00621760" w:rsidRDefault="00621760" w:rsidP="00621760">
      <w:r>
        <w:t xml:space="preserve">         -0.5032,  4.0722]], device='cuda:0', grad_fn=&lt;AddBackward0&gt;)</w:t>
      </w:r>
    </w:p>
    <w:p w14:paraId="1F864D04" w14:textId="77777777" w:rsidR="00621760" w:rsidRDefault="00621760" w:rsidP="00621760">
      <w:r>
        <w:t>alpha-CROWN optimizable variables initialized.</w:t>
      </w:r>
    </w:p>
    <w:p w14:paraId="7E45536A" w14:textId="77777777" w:rsidR="00621760" w:rsidRDefault="00621760" w:rsidP="00621760">
      <w:r>
        <w:t>setting alpha for layer /20 start_node /input.3</w:t>
      </w:r>
    </w:p>
    <w:p w14:paraId="449DF5DB" w14:textId="77777777" w:rsidR="00621760" w:rsidRDefault="00621760" w:rsidP="00621760">
      <w:r>
        <w:t>setting alpha for layer /20 start_node /input.7</w:t>
      </w:r>
    </w:p>
    <w:p w14:paraId="7AED9F35" w14:textId="77777777" w:rsidR="00621760" w:rsidRDefault="00621760" w:rsidP="00621760">
      <w:r>
        <w:t>setting alpha for layer /20 start_node /input.11</w:t>
      </w:r>
    </w:p>
    <w:p w14:paraId="0901AD7E" w14:textId="77777777" w:rsidR="00621760" w:rsidRDefault="00621760" w:rsidP="00621760">
      <w:r>
        <w:t>setting alpha for layer /20 start_node /input.15</w:t>
      </w:r>
    </w:p>
    <w:p w14:paraId="20696A5B" w14:textId="77777777" w:rsidR="00621760" w:rsidRDefault="00621760" w:rsidP="00621760">
      <w:r>
        <w:t>not setting layer /20 start_node /29 because shape mismatch (torch.Size([2, 1, 1, 100]) != torch.Size([2, 9, 1, 100]))</w:t>
      </w:r>
    </w:p>
    <w:p w14:paraId="0721E5A7" w14:textId="77777777" w:rsidR="00621760" w:rsidRDefault="00621760" w:rsidP="00621760">
      <w:r>
        <w:t>setting alpha for layer /22 start_node /input.7</w:t>
      </w:r>
    </w:p>
    <w:p w14:paraId="3A73DACF" w14:textId="77777777" w:rsidR="00621760" w:rsidRDefault="00621760" w:rsidP="00621760">
      <w:r>
        <w:t>setting alpha for layer /22 start_node /input.11</w:t>
      </w:r>
    </w:p>
    <w:p w14:paraId="099E184F" w14:textId="77777777" w:rsidR="00621760" w:rsidRDefault="00621760" w:rsidP="00621760">
      <w:r>
        <w:t>setting alpha for layer /22 start_node /input.15</w:t>
      </w:r>
    </w:p>
    <w:p w14:paraId="111751C3" w14:textId="77777777" w:rsidR="00621760" w:rsidRDefault="00621760" w:rsidP="00621760">
      <w:r>
        <w:t>not setting layer /22 start_node /29 because shape mismatch (torch.Size([2, 1, 1, 100]) != torch.Size([2, 9, 1, 100]))</w:t>
      </w:r>
    </w:p>
    <w:p w14:paraId="46A86F1F" w14:textId="77777777" w:rsidR="00621760" w:rsidRDefault="00621760" w:rsidP="00621760">
      <w:r>
        <w:t>setting alpha for layer /24 start_node /input.11</w:t>
      </w:r>
    </w:p>
    <w:p w14:paraId="46BBC477" w14:textId="77777777" w:rsidR="00621760" w:rsidRDefault="00621760" w:rsidP="00621760">
      <w:r>
        <w:t>setting alpha for layer /24 start_node /input.15</w:t>
      </w:r>
    </w:p>
    <w:p w14:paraId="2C6CD8A8" w14:textId="77777777" w:rsidR="00621760" w:rsidRDefault="00621760" w:rsidP="00621760">
      <w:r>
        <w:t>not setting layer /24 start_node /29 because shape mismatch (torch.Size([2, 1, 1, 100]) != torch.Size([2, 9, 1, 100]))</w:t>
      </w:r>
    </w:p>
    <w:p w14:paraId="66C06D2F" w14:textId="77777777" w:rsidR="00621760" w:rsidRDefault="00621760" w:rsidP="00621760">
      <w:r>
        <w:t>setting alpha for layer /26 start_node /input.15</w:t>
      </w:r>
    </w:p>
    <w:p w14:paraId="7F29A133" w14:textId="77777777" w:rsidR="00621760" w:rsidRDefault="00621760" w:rsidP="00621760">
      <w:r>
        <w:t>not setting layer /26 start_node /29 because shape mismatch (torch.Size([2, 1, 1, 100]) != torch.Size([2, 9, 1, 100]))</w:t>
      </w:r>
    </w:p>
    <w:p w14:paraId="7B1A2EC4" w14:textId="77777777" w:rsidR="00621760" w:rsidRDefault="00621760" w:rsidP="00621760">
      <w:r>
        <w:t>not setting layer /28 start_node /29 because shape mismatch (torch.Size([2, 1, 1, 100]) != torch.Size([2, 9, 1, 100]))</w:t>
      </w:r>
    </w:p>
    <w:p w14:paraId="3680FE2E" w14:textId="77777777" w:rsidR="00621760" w:rsidRDefault="00621760" w:rsidP="00621760">
      <w:r>
        <w:t>0 /input torch.Size([1, 100])</w:t>
      </w:r>
    </w:p>
    <w:p w14:paraId="0DA3F09F" w14:textId="77777777" w:rsidR="00621760" w:rsidRDefault="00621760" w:rsidP="00621760">
      <w:r>
        <w:t>1 /input.3 torch.Size([1, 100])</w:t>
      </w:r>
    </w:p>
    <w:p w14:paraId="6552C94B" w14:textId="77777777" w:rsidR="00621760" w:rsidRDefault="00621760" w:rsidP="00621760">
      <w:r>
        <w:t>2 /input.7 torch.Size([1, 100])</w:t>
      </w:r>
    </w:p>
    <w:p w14:paraId="340131AA" w14:textId="77777777" w:rsidR="00621760" w:rsidRDefault="00621760" w:rsidP="00621760">
      <w:r>
        <w:t>3 /input.11 torch.Size([1, 100])</w:t>
      </w:r>
    </w:p>
    <w:p w14:paraId="2CDB246B" w14:textId="77777777" w:rsidR="00621760" w:rsidRDefault="00621760" w:rsidP="00621760">
      <w:r>
        <w:t>4 /input.15 torch.Size([1, 100])</w:t>
      </w:r>
    </w:p>
    <w:p w14:paraId="6E10F8A8" w14:textId="77777777" w:rsidR="00621760" w:rsidRDefault="00621760" w:rsidP="00621760">
      <w:r>
        <w:t>best_l after optimization: 15.562602996826172 with beta sum per layer: []</w:t>
      </w:r>
    </w:p>
    <w:p w14:paraId="1C20326E" w14:textId="77777777" w:rsidR="00621760" w:rsidRDefault="00621760" w:rsidP="00621760">
      <w:r>
        <w:t>alpha/beta optimization time: 1.3418736457824707</w:t>
      </w:r>
    </w:p>
    <w:p w14:paraId="1A3B60EF" w14:textId="77777777" w:rsidR="00621760" w:rsidRDefault="00621760" w:rsidP="00621760">
      <w:r>
        <w:t>alpha-CROWN with fixed intermediate bounds: tensor([[-15.5626]], device='cuda:0', grad_fn=&lt;AsStridedBackward0&gt;) None</w:t>
      </w:r>
    </w:p>
    <w:p w14:paraId="7302626D" w14:textId="77777777" w:rsidR="00621760" w:rsidRDefault="00621760" w:rsidP="00621760">
      <w:r>
        <w:t>-15.562602996826172</w:t>
      </w:r>
    </w:p>
    <w:p w14:paraId="3D86D2E1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0 layer size = torch.Size([100]) with unstable 36 nodes</w:t>
      </w:r>
    </w:p>
    <w:p w14:paraId="7854CF23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1 layer size = torch.Size([100]) with unstable 55 nodes</w:t>
      </w:r>
    </w:p>
    <w:p w14:paraId="689B63E7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2 layer size = torch.Size([100]) with unstable 78 nodes</w:t>
      </w:r>
    </w:p>
    <w:p w14:paraId="2C548E3A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3 layer size = torch.Size([100]) with unstable 98 nodes</w:t>
      </w:r>
    </w:p>
    <w:p w14:paraId="42E123D5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4 layer size = torch.Size([100]) with unstable 100 nodes</w:t>
      </w:r>
    </w:p>
    <w:p w14:paraId="52287746" w14:textId="77777777" w:rsidR="00621760" w:rsidRDefault="00621760" w:rsidP="00621760">
      <w:r>
        <w:t>-----------------</w:t>
      </w:r>
    </w:p>
    <w:p w14:paraId="75748A8C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# of total unstable neurons(</w:t>
      </w:r>
      <w:r>
        <w:rPr>
          <w:rFonts w:hint="eastAsia"/>
        </w:rPr>
        <w:t>不定态神经元总数量</w:t>
      </w:r>
      <w:r>
        <w:rPr>
          <w:rFonts w:hint="eastAsia"/>
        </w:rPr>
        <w:t>): 367</w:t>
      </w:r>
    </w:p>
    <w:p w14:paraId="12F42010" w14:textId="77777777" w:rsidR="00621760" w:rsidRDefault="00621760" w:rsidP="00621760">
      <w:r>
        <w:t>-----------------</w:t>
      </w:r>
    </w:p>
    <w:p w14:paraId="3A7EBB63" w14:textId="77777777" w:rsidR="00621760" w:rsidRDefault="00621760" w:rsidP="00621760"/>
    <w:p w14:paraId="2AE799EF" w14:textId="77777777" w:rsidR="00621760" w:rsidRDefault="00621760" w:rsidP="00621760">
      <w:r>
        <w:t>splitting decisions: [[4, 13]]</w:t>
      </w:r>
    </w:p>
    <w:p w14:paraId="12093EEB" w14:textId="77777777" w:rsidR="00621760" w:rsidRDefault="00621760" w:rsidP="00621760">
      <w:r>
        <w:t>best_l after optimization: 29.153465270996094 with beta sum per layer: [0.0, 0.0, 0.0, 0.0, 0.6537408232688904]</w:t>
      </w:r>
    </w:p>
    <w:p w14:paraId="07BF6FBA" w14:textId="77777777" w:rsidR="00621760" w:rsidRDefault="00621760" w:rsidP="00621760">
      <w:r>
        <w:t>alpha/beta optimization time: 0.36103391647338867</w:t>
      </w:r>
    </w:p>
    <w:p w14:paraId="562DE871" w14:textId="77777777" w:rsidR="00621760" w:rsidRDefault="00621760" w:rsidP="00621760">
      <w:r>
        <w:t>This batch time : update_bounds func: 0.3640     prepare: 0.0020         bound: 0.3610   transfer: 0.0010        finalize: 0.0000</w:t>
      </w:r>
    </w:p>
    <w:p w14:paraId="3A3B27E5" w14:textId="77777777" w:rsidR="00621760" w:rsidRDefault="00621760" w:rsidP="00621760">
      <w:r>
        <w:t>Accumulated time: update_bounds func: 2.3687     prepare: 0.0188         bound: 2.3398   transfer: 0.0010        finalize: 0.0050</w:t>
      </w:r>
    </w:p>
    <w:p w14:paraId="0A7644CD" w14:textId="77777777" w:rsidR="00621760" w:rsidRDefault="00621760" w:rsidP="00621760">
      <w:r>
        <w:t>batch bounding time:  0.3640265464782715</w:t>
      </w:r>
    </w:p>
    <w:p w14:paraId="763A2052" w14:textId="77777777" w:rsidR="00621760" w:rsidRDefault="00621760" w:rsidP="00621760">
      <w:r>
        <w:t>Current worst splitting domains [lb, ub] (depth):</w:t>
      </w:r>
    </w:p>
    <w:p w14:paraId="2EF6DE4E" w14:textId="77777777" w:rsidR="00621760" w:rsidRDefault="00621760" w:rsidP="00621760">
      <w:r>
        <w:t>[-15.15863, 83.437393] (1), [-13.99483, 83.437393] (1),</w:t>
      </w:r>
    </w:p>
    <w:p w14:paraId="4FBB1B32" w14:textId="77777777" w:rsidR="00621760" w:rsidRDefault="00621760" w:rsidP="00621760">
      <w:r>
        <w:lastRenderedPageBreak/>
        <w:t>length of domains: 2</w:t>
      </w:r>
    </w:p>
    <w:p w14:paraId="580F243B" w14:textId="77777777" w:rsidR="00621760" w:rsidRDefault="00621760" w:rsidP="00621760">
      <w:r>
        <w:t>Total time: 0.3680       pickout: 0.0010         decision: 0.0020        get_bound: 0.3650       add_domain: 0.0000</w:t>
      </w:r>
    </w:p>
    <w:p w14:paraId="57EDC7D2" w14:textId="77777777" w:rsidR="00621760" w:rsidRDefault="00621760" w:rsidP="00621760">
      <w:r>
        <w:t>Current lb:-15.158632278442383</w:t>
      </w:r>
    </w:p>
    <w:p w14:paraId="58179BB4" w14:textId="77777777" w:rsidR="00621760" w:rsidRDefault="00621760" w:rsidP="00621760">
      <w:r>
        <w:t>2 neurons visited</w:t>
      </w:r>
    </w:p>
    <w:p w14:paraId="1CBD2F1F" w14:textId="77777777" w:rsidR="00621760" w:rsidRDefault="00621760" w:rsidP="00621760">
      <w:r>
        <w:t>Global ub: 83.43739318847656, batch ub: inf</w:t>
      </w:r>
    </w:p>
    <w:p w14:paraId="20C56CDD" w14:textId="77777777" w:rsidR="00621760" w:rsidRDefault="00621760" w:rsidP="00621760">
      <w:r>
        <w:t>Cumulative time: 1.7398104667663574</w:t>
      </w:r>
    </w:p>
    <w:p w14:paraId="50EE2164" w14:textId="77777777" w:rsidR="00621760" w:rsidRDefault="00621760" w:rsidP="00621760"/>
    <w:p w14:paraId="5A83E1A1" w14:textId="77777777" w:rsidR="00621760" w:rsidRDefault="00621760" w:rsidP="00621760">
      <w:r>
        <w:t>splitting decisions: [[4, 64], [4, 64]]</w:t>
      </w:r>
    </w:p>
    <w:p w14:paraId="1073B156" w14:textId="77777777" w:rsidR="00621760" w:rsidRDefault="00621760" w:rsidP="00621760">
      <w:r>
        <w:t>best_l after optimization: 55.035301208496094 with beta sum per layer: [0.0, 0.0, 0.0, 0.0, 1.99711012840271]</w:t>
      </w:r>
    </w:p>
    <w:p w14:paraId="4166ED89" w14:textId="77777777" w:rsidR="00621760" w:rsidRDefault="00621760" w:rsidP="00621760">
      <w:r>
        <w:t>alpha/beta optimization time: 0.367018461227417</w:t>
      </w:r>
    </w:p>
    <w:p w14:paraId="24B36A93" w14:textId="77777777" w:rsidR="00621760" w:rsidRDefault="00621760" w:rsidP="00621760">
      <w:r>
        <w:t>This batch time : update_bounds func: 0.3710     prepare: 0.0030         bound: 0.3670   transfer: 0.0010        finalize: 0.0000</w:t>
      </w:r>
    </w:p>
    <w:p w14:paraId="120C6006" w14:textId="77777777" w:rsidR="00621760" w:rsidRDefault="00621760" w:rsidP="00621760">
      <w:r>
        <w:t>Accumulated time: update_bounds func: 2.7397     prepare: 0.0218         bound: 2.7068   transfer: 0.0010        finalize: 0.0050</w:t>
      </w:r>
    </w:p>
    <w:p w14:paraId="7FCC78C1" w14:textId="77777777" w:rsidR="00621760" w:rsidRDefault="00621760" w:rsidP="00621760">
      <w:r>
        <w:t>batch bounding time:  0.37200450897216797</w:t>
      </w:r>
    </w:p>
    <w:p w14:paraId="62417541" w14:textId="77777777" w:rsidR="00621760" w:rsidRDefault="00621760" w:rsidP="00621760">
      <w:r>
        <w:t>Current worst splitting domains [lb, ub] (depth):</w:t>
      </w:r>
    </w:p>
    <w:p w14:paraId="043C233F" w14:textId="77777777" w:rsidR="00621760" w:rsidRDefault="00621760" w:rsidP="00621760">
      <w:r>
        <w:t>[-14.79041, 83.437393] (2), [-13.74446, 83.437393] (2), [-13.45259, 83.437393] (2), [-13.04784, 83.437393] (2),</w:t>
      </w:r>
    </w:p>
    <w:p w14:paraId="1220D931" w14:textId="77777777" w:rsidR="00621760" w:rsidRDefault="00621760" w:rsidP="00621760">
      <w:r>
        <w:t>length of domains: 4</w:t>
      </w:r>
    </w:p>
    <w:p w14:paraId="1138F436" w14:textId="77777777" w:rsidR="00621760" w:rsidRDefault="00621760" w:rsidP="00621760">
      <w:r>
        <w:t>Total time: 0.3750       pickout: 0.0010         decision: 0.0020        get_bound: 0.3720       add_domain: 0.0000</w:t>
      </w:r>
    </w:p>
    <w:p w14:paraId="50FD7310" w14:textId="77777777" w:rsidR="00621760" w:rsidRDefault="00621760" w:rsidP="00621760">
      <w:r>
        <w:t>Current lb:-14.790412902832031</w:t>
      </w:r>
    </w:p>
    <w:p w14:paraId="2634168A" w14:textId="77777777" w:rsidR="00621760" w:rsidRDefault="00621760" w:rsidP="00621760">
      <w:r>
        <w:t>6 neurons visited</w:t>
      </w:r>
    </w:p>
    <w:p w14:paraId="37516AEC" w14:textId="77777777" w:rsidR="00621760" w:rsidRDefault="00621760" w:rsidP="00621760">
      <w:r>
        <w:t>Global ub: 83.43739318847656, batch ub: inf</w:t>
      </w:r>
    </w:p>
    <w:p w14:paraId="497FC1D1" w14:textId="77777777" w:rsidR="00621760" w:rsidRDefault="00621760" w:rsidP="00621760">
      <w:r>
        <w:t>Cumulative time: 2.116802453994751</w:t>
      </w:r>
    </w:p>
    <w:p w14:paraId="453B3FD9" w14:textId="77777777" w:rsidR="00621760" w:rsidRDefault="00621760" w:rsidP="00621760"/>
    <w:p w14:paraId="0D0D4845" w14:textId="77777777" w:rsidR="00621760" w:rsidRDefault="00621760" w:rsidP="00621760">
      <w:r>
        <w:t>splitting decisions: [[4, 54], [4, 54], [4, 54], [4, 54]]</w:t>
      </w:r>
    </w:p>
    <w:p w14:paraId="519A29C6" w14:textId="77777777" w:rsidR="00621760" w:rsidRDefault="00621760" w:rsidP="00621760">
      <w:r>
        <w:t>best_l after optimization: 105.30148315429688 with beta sum per layer: [0.0, 0.0, 0.0, 0.0, 5.983146667480469]</w:t>
      </w:r>
    </w:p>
    <w:p w14:paraId="22417F4D" w14:textId="77777777" w:rsidR="00621760" w:rsidRDefault="00621760" w:rsidP="00621760">
      <w:r>
        <w:t>alpha/beta optimization time: 0.36003661155700684</w:t>
      </w:r>
    </w:p>
    <w:p w14:paraId="45BD75CE" w14:textId="77777777" w:rsidR="00621760" w:rsidRDefault="00621760" w:rsidP="00621760">
      <w:r>
        <w:t>This batch time : update_bounds func: 0.3651     prepare: 0.0030         bound: 0.3600   transfer: 0.0010        finalize: 0.0010</w:t>
      </w:r>
    </w:p>
    <w:p w14:paraId="105D2898" w14:textId="77777777" w:rsidR="00621760" w:rsidRDefault="00621760" w:rsidP="00621760">
      <w:r>
        <w:t>Accumulated time: update_bounds func: 3.1047     prepare: 0.0248         bound: 3.0668   transfer: 0.0010        finalize: 0.0060</w:t>
      </w:r>
    </w:p>
    <w:p w14:paraId="60EB1101" w14:textId="77777777" w:rsidR="00621760" w:rsidRDefault="00621760" w:rsidP="00621760">
      <w:r>
        <w:t>batch bounding time:  0.36602020263671875</w:t>
      </w:r>
    </w:p>
    <w:p w14:paraId="34F83FA3" w14:textId="77777777" w:rsidR="00621760" w:rsidRDefault="00621760" w:rsidP="00621760">
      <w:r>
        <w:t>Current worst splitting domains [lb, ub] (depth):</w:t>
      </w:r>
    </w:p>
    <w:p w14:paraId="32AE15C0" w14:textId="77777777" w:rsidR="00621760" w:rsidRDefault="00621760" w:rsidP="00621760">
      <w:r>
        <w:t>[-14.49328, 83.437393] (3), [-13.84091, 83.437393] (3), [-13.33059, 83.437393] (3), [-13.18418, 83.437393] (3), [-13.01536, 83.437393] (3), [-12.68520, 83.437393] (3), [-12.54690, 83.437393] (3), [-12.20507, 83.437393] (3),</w:t>
      </w:r>
    </w:p>
    <w:p w14:paraId="5B852FCE" w14:textId="77777777" w:rsidR="00621760" w:rsidRDefault="00621760" w:rsidP="00621760">
      <w:r>
        <w:t>length of domains: 8</w:t>
      </w:r>
    </w:p>
    <w:p w14:paraId="1F87CF80" w14:textId="77777777" w:rsidR="00621760" w:rsidRDefault="00621760" w:rsidP="00621760">
      <w:r>
        <w:t>Total time: 0.3740       pickout: 0.0020         decision: 0.0050        get_bound: 0.3660       add_domain: 0.0010</w:t>
      </w:r>
    </w:p>
    <w:p w14:paraId="383016ED" w14:textId="77777777" w:rsidR="00621760" w:rsidRDefault="00621760" w:rsidP="00621760">
      <w:r>
        <w:t>Current lb:-14.49327564239502</w:t>
      </w:r>
    </w:p>
    <w:p w14:paraId="27EC4922" w14:textId="77777777" w:rsidR="00621760" w:rsidRDefault="00621760" w:rsidP="00621760">
      <w:r>
        <w:t>14 neurons visited</w:t>
      </w:r>
    </w:p>
    <w:p w14:paraId="2EBE5852" w14:textId="77777777" w:rsidR="00621760" w:rsidRDefault="00621760" w:rsidP="00621760">
      <w:r>
        <w:t>Global ub: 83.43739318847656, batch ub: inf</w:t>
      </w:r>
    </w:p>
    <w:p w14:paraId="574F19C1" w14:textId="77777777" w:rsidR="00621760" w:rsidRDefault="00621760" w:rsidP="00621760">
      <w:r>
        <w:t>Cumulative time: 2.490802049636841</w:t>
      </w:r>
    </w:p>
    <w:p w14:paraId="109BE466" w14:textId="77777777" w:rsidR="00621760" w:rsidRDefault="00621760" w:rsidP="00621760"/>
    <w:p w14:paraId="4795C404" w14:textId="77777777" w:rsidR="00621760" w:rsidRDefault="00621760" w:rsidP="00621760">
      <w:r>
        <w:t>splitting decisions: [[4, 89], [4, 89], [4, 89], [4, 89], [4, 89], [4, 89], [4, 89], [4, 89]]</w:t>
      </w:r>
    </w:p>
    <w:p w14:paraId="578DB8AD" w14:textId="77777777" w:rsidR="00621760" w:rsidRDefault="00621760" w:rsidP="00621760">
      <w:r>
        <w:t>best_l after optimization: 200.7020721435547 with beta sum per layer: [0.0, 0.0, 0.0, 0.0, 15.489212989807129]</w:t>
      </w:r>
    </w:p>
    <w:p w14:paraId="72F29BE9" w14:textId="77777777" w:rsidR="00621760" w:rsidRDefault="00621760" w:rsidP="00621760">
      <w:r>
        <w:t>alpha/beta optimization time: 0.37203240394592285</w:t>
      </w:r>
    </w:p>
    <w:p w14:paraId="60543C65" w14:textId="77777777" w:rsidR="00621760" w:rsidRDefault="00621760" w:rsidP="00621760">
      <w:r>
        <w:lastRenderedPageBreak/>
        <w:t>This batch time : update_bounds func: 0.3790     prepare: 0.0040         bound: 0.3720   transfer: 0.0010        finalize: 0.0020</w:t>
      </w:r>
    </w:p>
    <w:p w14:paraId="1A9DC72F" w14:textId="77777777" w:rsidR="00621760" w:rsidRDefault="00621760" w:rsidP="00621760">
      <w:r>
        <w:t>Accumulated time: update_bounds func: 3.4837     prepare: 0.0288         bound: 3.4389   transfer: 0.0010        finalize: 0.0080</w:t>
      </w:r>
    </w:p>
    <w:p w14:paraId="31EF1D68" w14:textId="77777777" w:rsidR="00621760" w:rsidRDefault="00621760" w:rsidP="00621760">
      <w:r>
        <w:t>batch bounding time:  0.3789863586425781</w:t>
      </w:r>
    </w:p>
    <w:p w14:paraId="3D47F5A0" w14:textId="77777777" w:rsidR="00621760" w:rsidRDefault="00621760" w:rsidP="00621760">
      <w:r>
        <w:t>Current worst splitting domains [lb, ub] (depth):</w:t>
      </w:r>
    </w:p>
    <w:p w14:paraId="0CA6C29C" w14:textId="77777777" w:rsidR="00621760" w:rsidRDefault="00621760" w:rsidP="00621760">
      <w:r>
        <w:t>[-14.19694, 83.437393] (4), [-13.48542, 83.437393] (4), [-13.22379, 83.437393] (4), [-12.98538, 83.437393] (4), [-12.91641, 83.437393] (4), [-12.86125, 83.437393] (4), [-12.63174, 83.437393] (4), [-12.35676, 83.437393] (4), [-12.35146, 83.437393] (4), [-12.33873, 83.437393] (4), [-12.16544, 83.437393] (4), [-12.12218, 83.437393] (4), [-11.88972, 83.437393] (4), [-11.84174, 83.437393] (4), [-11.79972, 83.437393] (4), [-11.53542, 83.437393] (4),</w:t>
      </w:r>
    </w:p>
    <w:p w14:paraId="74849916" w14:textId="77777777" w:rsidR="00621760" w:rsidRDefault="00621760" w:rsidP="00621760">
      <w:r>
        <w:t>length of domains: 16</w:t>
      </w:r>
    </w:p>
    <w:p w14:paraId="1DF1C699" w14:textId="77777777" w:rsidR="00621760" w:rsidRDefault="00621760" w:rsidP="00621760">
      <w:r>
        <w:t>Total time: 0.3890       pickout: 0.0030         decision: 0.0050        get_bound: 0.3800       add_domain: 0.0010</w:t>
      </w:r>
    </w:p>
    <w:p w14:paraId="5F5C9ABF" w14:textId="77777777" w:rsidR="00621760" w:rsidRDefault="00621760" w:rsidP="00621760">
      <w:r>
        <w:t>Current lb:-14.196941375732422</w:t>
      </w:r>
    </w:p>
    <w:p w14:paraId="7EA96FF1" w14:textId="77777777" w:rsidR="00621760" w:rsidRDefault="00621760" w:rsidP="00621760">
      <w:r>
        <w:t>30 neurons visited</w:t>
      </w:r>
    </w:p>
    <w:p w14:paraId="45387998" w14:textId="77777777" w:rsidR="00621760" w:rsidRDefault="00621760" w:rsidP="00621760">
      <w:r>
        <w:t>Global ub: 83.43739318847656, batch ub: inf</w:t>
      </w:r>
    </w:p>
    <w:p w14:paraId="229D9E9A" w14:textId="77777777" w:rsidR="00621760" w:rsidRDefault="00621760" w:rsidP="00621760">
      <w:r>
        <w:t>Cumulative time: 2.880758762359619</w:t>
      </w:r>
    </w:p>
    <w:p w14:paraId="13DA4062" w14:textId="77777777" w:rsidR="00621760" w:rsidRDefault="00621760" w:rsidP="00621760"/>
    <w:p w14:paraId="36E49930" w14:textId="77777777" w:rsidR="00621760" w:rsidRDefault="00621760" w:rsidP="00621760">
      <w:r>
        <w:t>splitting decisions: [[4, 69], [4, 69], [4, 69], [4, 69], [4, 69], [4, 69], [4, 69], [4, 69]]</w:t>
      </w:r>
    </w:p>
    <w:p w14:paraId="7AD59901" w14:textId="77777777" w:rsidR="00621760" w:rsidRDefault="00621760" w:rsidP="00621760">
      <w:r>
        <w:t>best_l after optimization: 200.79534912109375 with beta sum per layer: [0.0, 0.0, 0.0, 0.0, 16.899250030517578]</w:t>
      </w:r>
    </w:p>
    <w:p w14:paraId="6F5BC202" w14:textId="77777777" w:rsidR="00621760" w:rsidRDefault="00621760" w:rsidP="00621760">
      <w:r>
        <w:t>alpha/beta optimization time: 0.3680150508880615</w:t>
      </w:r>
    </w:p>
    <w:p w14:paraId="2E2EB04D" w14:textId="77777777" w:rsidR="00621760" w:rsidRDefault="00621760" w:rsidP="00621760">
      <w:r>
        <w:t>This batch time : update_bounds func: 0.3760     prepare: 0.0040         bound: 0.3690   transfer: 0.0010        finalize: 0.0020</w:t>
      </w:r>
    </w:p>
    <w:p w14:paraId="502E5143" w14:textId="77777777" w:rsidR="00621760" w:rsidRDefault="00621760" w:rsidP="00621760">
      <w:r>
        <w:t>Accumulated time: update_bounds func: 3.8597     prepare: 0.0328         bound: 3.8079   transfer: 0.0010        finalize: 0.0100</w:t>
      </w:r>
    </w:p>
    <w:p w14:paraId="1BF068A2" w14:textId="77777777" w:rsidR="00621760" w:rsidRDefault="00621760" w:rsidP="00621760">
      <w:r>
        <w:t>batch bounding time:  0.37699198722839355</w:t>
      </w:r>
    </w:p>
    <w:p w14:paraId="70EADAE7" w14:textId="77777777" w:rsidR="00621760" w:rsidRDefault="00621760" w:rsidP="00621760">
      <w:r>
        <w:t>Current worst splitting domains [lb, ub] (depth):</w:t>
      </w:r>
    </w:p>
    <w:p w14:paraId="7CDCB7C4" w14:textId="77777777" w:rsidR="00621760" w:rsidRDefault="00621760" w:rsidP="00621760">
      <w:r>
        <w:t>[-13.88542, 83.437393] (5), [-13.46636, 83.437393] (5), [-13.13112, 83.437393] (5), [-12.92013, 83.437393] (5), [-12.85727, 83.437393] (5), [-12.68525, 83.437393] (5), [-12.56860, 83.437393] (5), [-12.55926, 83.437393] (5), [-12.37739, 83.437393] (5), [-12.35146, 83.437393] (4), [-12.33873, 83.437393] (4), [-12.30814, 83.437393] (5), [-12.17611, 83.437393] (5), [-12.16544, 83.437393] (4), [-12.13702, 83.437393] (5), [-12.12218, 83.437393] (4), [-12.11961, 83.437393] (5), [-12.03171, 83.437393] (5), [-11.96900, 83.437393] (5), [-11.88972, 83.437393] (4),</w:t>
      </w:r>
    </w:p>
    <w:p w14:paraId="3A82D11D" w14:textId="77777777" w:rsidR="00621760" w:rsidRDefault="00621760" w:rsidP="00621760">
      <w:r>
        <w:t>length of domains: 24</w:t>
      </w:r>
    </w:p>
    <w:p w14:paraId="479D2990" w14:textId="77777777" w:rsidR="00621760" w:rsidRDefault="00621760" w:rsidP="00621760">
      <w:r>
        <w:t>Total time: 0.3890       pickout: 0.0030         decision: 0.0070        get_bound: 0.3770       add_domain: 0.0020</w:t>
      </w:r>
    </w:p>
    <w:p w14:paraId="735065F5" w14:textId="77777777" w:rsidR="00621760" w:rsidRDefault="00621760" w:rsidP="00621760">
      <w:r>
        <w:t>Current lb:-13.885416030883789</w:t>
      </w:r>
    </w:p>
    <w:p w14:paraId="6E645060" w14:textId="77777777" w:rsidR="00621760" w:rsidRDefault="00621760" w:rsidP="00621760">
      <w:r>
        <w:t>46 neurons visited</w:t>
      </w:r>
    </w:p>
    <w:p w14:paraId="196C7421" w14:textId="77777777" w:rsidR="00621760" w:rsidRDefault="00621760" w:rsidP="00621760">
      <w:r>
        <w:t>Global ub: 83.43739318847656, batch ub: inf</w:t>
      </w:r>
    </w:p>
    <w:p w14:paraId="70AFD633" w14:textId="77777777" w:rsidR="00621760" w:rsidRDefault="00621760" w:rsidP="00621760">
      <w:r>
        <w:t>Cumulative time: 3.2697181701660156</w:t>
      </w:r>
    </w:p>
    <w:p w14:paraId="24B955EB" w14:textId="77777777" w:rsidR="00621760" w:rsidRDefault="00621760" w:rsidP="00621760"/>
    <w:p w14:paraId="7521E7B8" w14:textId="77777777" w:rsidR="00621760" w:rsidRDefault="00621760" w:rsidP="00621760">
      <w:r>
        <w:t>splitting decisions: [[4, 44], [4, 44], [4, 44], [4, 44], [4, 44], [4, 44], [4, 44], [4, 44]]</w:t>
      </w:r>
    </w:p>
    <w:p w14:paraId="30C36565" w14:textId="77777777" w:rsidR="00621760" w:rsidRDefault="00621760" w:rsidP="00621760">
      <w:r>
        <w:t>best_l after optimization: 201.0857696533203 with beta sum per layer: [0.0, 0.0, 0.0, 0.0, 12.530013084411621]</w:t>
      </w:r>
    </w:p>
    <w:p w14:paraId="5315AEBA" w14:textId="77777777" w:rsidR="00621760" w:rsidRDefault="00621760" w:rsidP="00621760">
      <w:r>
        <w:t>alpha/beta optimization time: 0.37018322944641113</w:t>
      </w:r>
    </w:p>
    <w:p w14:paraId="01DD0A03" w14:textId="77777777" w:rsidR="00621760" w:rsidRDefault="00621760" w:rsidP="00621760">
      <w:r>
        <w:t>This batch time : update_bounds func: 0.3772     prepare: 0.0040         bound: 0.3702   transfer: 0.0010        finalize: 0.0020</w:t>
      </w:r>
    </w:p>
    <w:p w14:paraId="17D5D2E9" w14:textId="77777777" w:rsidR="00621760" w:rsidRDefault="00621760" w:rsidP="00621760">
      <w:r>
        <w:t>Accumulated time: update_bounds func: 4.2369     prepare: 0.0368         bound: 4.1781   transfer: 0.0010        finalize: 0.0120</w:t>
      </w:r>
    </w:p>
    <w:p w14:paraId="0108E282" w14:textId="77777777" w:rsidR="00621760" w:rsidRDefault="00621760" w:rsidP="00621760">
      <w:r>
        <w:t>batch bounding time:  0.3771653175354004</w:t>
      </w:r>
    </w:p>
    <w:p w14:paraId="4CE63FA3" w14:textId="77777777" w:rsidR="00621760" w:rsidRDefault="00621760" w:rsidP="00621760">
      <w:r>
        <w:t>Current worst splitting domains [lb, ub] (depth):</w:t>
      </w:r>
    </w:p>
    <w:p w14:paraId="382422B6" w14:textId="77777777" w:rsidR="00621760" w:rsidRDefault="00621760" w:rsidP="00621760">
      <w:r>
        <w:lastRenderedPageBreak/>
        <w:t>[-13.45366, 83.437393] (6), [-13.44821, 83.437393] (6), [-13.01846, 83.437393] (6), [-12.99843, 83.437393] (6), [-12.70684, 83.437393] (6), [-12.69450, 83.437393] (6), [-12.48198, 83.437393] (6), [-12.45936, 83.437393] (6), [-12.43669, 83.437393] (6), [-12.37787, 83.437393] (6), [-12.37739, 83.437393] (5), [-12.35146, 83.437393] (4), [-12.33873, 83.437393] (4), [-12.30814, 83.437393] (5), [-12.29108, 83.437393] (6), [-12.23264, 83.437393] (6), [-12.17611, 83.437393] (5), [-12.16544, 83.437393] (4), [-12.13855, 83.437393] (6), [-12.13702, 83.437393] (5),</w:t>
      </w:r>
    </w:p>
    <w:p w14:paraId="5D5484E5" w14:textId="77777777" w:rsidR="00621760" w:rsidRDefault="00621760" w:rsidP="00621760">
      <w:r>
        <w:t>length of domains: 32</w:t>
      </w:r>
    </w:p>
    <w:p w14:paraId="0E7B2ACC" w14:textId="77777777" w:rsidR="00621760" w:rsidRDefault="00621760" w:rsidP="00621760">
      <w:r>
        <w:t>Total time: 0.3841       pickout: 0.0030         decision: 0.0020        get_bound: 0.3782       add_domain: 0.0010</w:t>
      </w:r>
    </w:p>
    <w:p w14:paraId="26259347" w14:textId="77777777" w:rsidR="00621760" w:rsidRDefault="00621760" w:rsidP="00621760">
      <w:r>
        <w:t>Current lb:-13.453661918640137</w:t>
      </w:r>
    </w:p>
    <w:p w14:paraId="0A8FC2FE" w14:textId="77777777" w:rsidR="00621760" w:rsidRDefault="00621760" w:rsidP="00621760">
      <w:r>
        <w:t>62 neurons visited</w:t>
      </w:r>
    </w:p>
    <w:p w14:paraId="48384697" w14:textId="77777777" w:rsidR="00621760" w:rsidRDefault="00621760" w:rsidP="00621760">
      <w:r>
        <w:t>Global ub: 83.43739318847656, batch ub: inf</w:t>
      </w:r>
    </w:p>
    <w:p w14:paraId="31F8F12A" w14:textId="77777777" w:rsidR="00621760" w:rsidRDefault="00621760" w:rsidP="00621760">
      <w:r>
        <w:t>Cumulative time: 3.6548633575439453</w:t>
      </w:r>
    </w:p>
    <w:p w14:paraId="364897B9" w14:textId="77777777" w:rsidR="00621760" w:rsidRDefault="00621760" w:rsidP="00621760"/>
    <w:p w14:paraId="19F16847" w14:textId="77777777" w:rsidR="00621760" w:rsidRDefault="00621760" w:rsidP="00621760">
      <w:r>
        <w:t>splitting decisions: [[4, 82], [4, 82], [4, 82], [4, 82], [4, 82], [4, 82], [4, 82], [4, 82]]</w:t>
      </w:r>
    </w:p>
    <w:p w14:paraId="5D3A3DFD" w14:textId="77777777" w:rsidR="00621760" w:rsidRDefault="00621760" w:rsidP="00621760">
      <w:r>
        <w:t>best_l after optimization: 197.89210510253906 with beta sum per layer: [0.0, 0.0, 0.0, 0.0, 13.556984901428223]</w:t>
      </w:r>
    </w:p>
    <w:p w14:paraId="1E68F6B8" w14:textId="77777777" w:rsidR="00621760" w:rsidRDefault="00621760" w:rsidP="00621760">
      <w:r>
        <w:t>alpha/beta optimization time: 0.37200450897216797</w:t>
      </w:r>
    </w:p>
    <w:p w14:paraId="3BCDA239" w14:textId="77777777" w:rsidR="00621760" w:rsidRDefault="00621760" w:rsidP="00621760">
      <w:r>
        <w:t>This batch time : update_bounds func: 0.3800     prepare: 0.0030         bound: 0.3740   transfer: 0.0010        finalize: 0.0020</w:t>
      </w:r>
    </w:p>
    <w:p w14:paraId="5AD53315" w14:textId="77777777" w:rsidR="00621760" w:rsidRDefault="00621760" w:rsidP="00621760">
      <w:r>
        <w:t>Accumulated time: update_bounds func: 4.6169     prepare: 0.0398         bound: 4.5521   transfer: 0.0010        finalize: 0.0140</w:t>
      </w:r>
    </w:p>
    <w:p w14:paraId="40158652" w14:textId="77777777" w:rsidR="00621760" w:rsidRDefault="00621760" w:rsidP="00621760">
      <w:r>
        <w:t>batch bounding time:  0.37998342514038086</w:t>
      </w:r>
    </w:p>
    <w:p w14:paraId="14CEBB87" w14:textId="77777777" w:rsidR="00621760" w:rsidRDefault="00621760" w:rsidP="00621760">
      <w:r>
        <w:t>Current worst splitting domains [lb, ub] (depth):</w:t>
      </w:r>
    </w:p>
    <w:p w14:paraId="59FCE54F" w14:textId="77777777" w:rsidR="00621760" w:rsidRDefault="00621760" w:rsidP="00621760">
      <w:r>
        <w:t>[-13.18823, 83.437393] (7), [-13.18342, 83.437393] (7), [-12.73003, 83.437393] (7), [-12.72277, 83.437393] (7), [-12.71444, 83.437393] (7), [-12.58598, 83.437393] (7), [-12.44523, 83.437393] (7), [-12.44117, 83.437393] (7), [-12.43669, 83.437393] (6), [-12.37787, 83.437393] (6), [-12.37739, 83.437393] (5), [-12.35146, 83.437393] (4), [-12.33873, 83.437393] (4), [-12.30814, 83.437393] (5), [-12.29108, 83.437393] (6), [-12.23264, 83.437393] (6), [-12.21515, 83.437393] (7), [-12.20412, 83.437393] (7), [-12.19370, 83.437393] (7), [-12.18704, 83.437393] (7),</w:t>
      </w:r>
    </w:p>
    <w:p w14:paraId="55F5FB8A" w14:textId="77777777" w:rsidR="00621760" w:rsidRDefault="00621760" w:rsidP="00621760">
      <w:r>
        <w:t>length of domains: 40</w:t>
      </w:r>
    </w:p>
    <w:p w14:paraId="58BFAFED" w14:textId="77777777" w:rsidR="00621760" w:rsidRDefault="00621760" w:rsidP="00621760">
      <w:r>
        <w:t>Total time: 0.3870       pickout: 0.0020         decision: 0.0030        get_bound: 0.3800       add_domain: 0.0020</w:t>
      </w:r>
    </w:p>
    <w:p w14:paraId="4CCD0C49" w14:textId="77777777" w:rsidR="00621760" w:rsidRDefault="00621760" w:rsidP="00621760">
      <w:r>
        <w:t>Current lb:-13.188233375549316</w:t>
      </w:r>
    </w:p>
    <w:p w14:paraId="715D29A7" w14:textId="77777777" w:rsidR="00621760" w:rsidRDefault="00621760" w:rsidP="00621760">
      <w:r>
        <w:t>78 neurons visited</w:t>
      </w:r>
    </w:p>
    <w:p w14:paraId="1E13E368" w14:textId="77777777" w:rsidR="00621760" w:rsidRDefault="00621760" w:rsidP="00621760">
      <w:r>
        <w:t>Global ub: 83.43739318847656, batch ub: inf</w:t>
      </w:r>
    </w:p>
    <w:p w14:paraId="7C07CA72" w14:textId="77777777" w:rsidR="00621760" w:rsidRDefault="00621760" w:rsidP="00621760">
      <w:r>
        <w:t>Cumulative time: 4.043821811676025</w:t>
      </w:r>
    </w:p>
    <w:p w14:paraId="51EE640F" w14:textId="77777777" w:rsidR="00621760" w:rsidRDefault="00621760" w:rsidP="00621760"/>
    <w:p w14:paraId="41817BF9" w14:textId="77777777" w:rsidR="00621760" w:rsidRDefault="00621760" w:rsidP="00621760">
      <w:r>
        <w:t>splitting decisions: [[4, 65], [4, 65], [4, 65], [4, 65], [4, 65], [4, 65], [4, 65], [4, 65]]</w:t>
      </w:r>
    </w:p>
    <w:p w14:paraId="1F7DE836" w14:textId="77777777" w:rsidR="00621760" w:rsidRDefault="00621760" w:rsidP="00621760">
      <w:r>
        <w:t>best_l after optimization: 196.9086151123047 with beta sum per layer: [0.0, 0.0, 0.0, 0.0, 13.290101051330566]</w:t>
      </w:r>
    </w:p>
    <w:p w14:paraId="3C42108C" w14:textId="77777777" w:rsidR="00621760" w:rsidRDefault="00621760" w:rsidP="00621760">
      <w:r>
        <w:t>alpha/beta optimization time: 0.3670177459716797</w:t>
      </w:r>
    </w:p>
    <w:p w14:paraId="4D8195CA" w14:textId="77777777" w:rsidR="00621760" w:rsidRDefault="00621760" w:rsidP="00621760">
      <w:r>
        <w:t>This batch time : update_bounds func: 0.3740     prepare: 0.0040         bound: 0.3670   transfer: 0.0010        finalize: 0.0020</w:t>
      </w:r>
    </w:p>
    <w:p w14:paraId="7F5C326E" w14:textId="77777777" w:rsidR="00621760" w:rsidRDefault="00621760" w:rsidP="00621760">
      <w:r>
        <w:t>Accumulated time: update_bounds func: 4.9909     prepare: 0.0438         bound: 4.9191   transfer: 0.0010        finalize: 0.0160</w:t>
      </w:r>
    </w:p>
    <w:p w14:paraId="0F07B42E" w14:textId="77777777" w:rsidR="00621760" w:rsidRDefault="00621760" w:rsidP="00621760">
      <w:r>
        <w:t>batch bounding time:  0.37399959564208984</w:t>
      </w:r>
    </w:p>
    <w:p w14:paraId="3597F2E6" w14:textId="77777777" w:rsidR="00621760" w:rsidRDefault="00621760" w:rsidP="00621760">
      <w:r>
        <w:t>Current worst splitting domains [lb, ub] (depth):</w:t>
      </w:r>
    </w:p>
    <w:p w14:paraId="214E1F26" w14:textId="77777777" w:rsidR="00621760" w:rsidRDefault="00621760" w:rsidP="00621760">
      <w:r>
        <w:t>[-12.88626, 83.437393] (8), [-12.88423, 83.437393] (8), [-12.59841, 83.437393] (8), [-12.58934, 83.437393] (8), [-12.44324, 83.437393] (8), [-12.43669, 83.437393] (6), [-12.41866, 83.437393] (8), [-12.40654, 83.437393] (8), [-12.37787, 83.437393] (6), [-12.37739, 83.437393] (5), [-12.35146, 83.437393] (4), [-12.33873, 83.437393] (4), [-12.30814, 83.437393] (5), [-12.30607, 83.437393] (8), [-12.29108, 83.437393] (6), [-12.23264, 83.437393] (6), [-12.21515, 83.437393] (7), [-12.20412, 83.437393] (7), [-12.19370, 83.437393] (7), [-12.18704, 83.437393] (7),</w:t>
      </w:r>
    </w:p>
    <w:p w14:paraId="4D0DB41E" w14:textId="77777777" w:rsidR="00621760" w:rsidRDefault="00621760" w:rsidP="00621760">
      <w:r>
        <w:lastRenderedPageBreak/>
        <w:t>length of domains: 48</w:t>
      </w:r>
    </w:p>
    <w:p w14:paraId="21C3CF66" w14:textId="77777777" w:rsidR="00621760" w:rsidRDefault="00621760" w:rsidP="00621760">
      <w:r>
        <w:t>Total time: 0.3810       pickout: 0.0030         decision: 0.0020        get_bound: 0.3750       add_domain: 0.0010</w:t>
      </w:r>
    </w:p>
    <w:p w14:paraId="6FF83021" w14:textId="77777777" w:rsidR="00621760" w:rsidRDefault="00621760" w:rsidP="00621760">
      <w:r>
        <w:t>Current lb:-12.886256217956543</w:t>
      </w:r>
    </w:p>
    <w:p w14:paraId="1F5B450C" w14:textId="77777777" w:rsidR="00621760" w:rsidRDefault="00621760" w:rsidP="00621760">
      <w:r>
        <w:t>94 neurons visited</w:t>
      </w:r>
    </w:p>
    <w:p w14:paraId="0B7495EF" w14:textId="77777777" w:rsidR="00621760" w:rsidRDefault="00621760" w:rsidP="00621760">
      <w:r>
        <w:t>Global ub: 83.43739318847656, batch ub: inf</w:t>
      </w:r>
    </w:p>
    <w:p w14:paraId="12A8AA9F" w14:textId="77777777" w:rsidR="00621760" w:rsidRDefault="00621760" w:rsidP="00621760">
      <w:r>
        <w:t>Time out!!!!!!!!</w:t>
      </w:r>
    </w:p>
    <w:p w14:paraId="6BA66376" w14:textId="77777777" w:rsidR="00621760" w:rsidRDefault="00621760" w:rsidP="00621760">
      <w:r>
        <w:t>Image 4 label 8 verification end, final lower bound -12.886256217956543, upper bound 83.43739318847656, time: 4.4666526317596436</w:t>
      </w:r>
    </w:p>
    <w:p w14:paraId="69428D91" w14:textId="77777777" w:rsidR="00621760" w:rsidRDefault="00621760" w:rsidP="00621760">
      <w:r>
        <w:t>4 -12.886256217956543</w:t>
      </w:r>
    </w:p>
    <w:p w14:paraId="393DDC80" w14:textId="77777777" w:rsidR="00621760" w:rsidRDefault="00621760" w:rsidP="00621760">
      <w:r>
        <w:t>Result: image 4 verification failure (with branch and bound).</w:t>
      </w:r>
    </w:p>
    <w:p w14:paraId="1540F8C3" w14:textId="77777777" w:rsidR="00621760" w:rsidRDefault="00621760" w:rsidP="00621760">
      <w:r>
        <w:t>Wall time: 10.400773525238037</w:t>
      </w:r>
    </w:p>
    <w:p w14:paraId="789417A5" w14:textId="77777777" w:rsidR="00621760" w:rsidRDefault="00621760" w:rsidP="00621760"/>
    <w:p w14:paraId="645C07BB" w14:textId="77777777" w:rsidR="00621760" w:rsidRDefault="00621760" w:rsidP="00621760">
      <w:r>
        <w:t xml:space="preserve"> %%%%%%%%%%%%%%%%%%%%%%%%%%%%%%%%%%% idx: 4 img ID: 5 %%%%%%%%%%%%%%%%%%%%%%%%%%%%%%%%%%%%%%%%</w:t>
      </w:r>
    </w:p>
    <w:p w14:paraId="39A17543" w14:textId="77777777" w:rsidR="00621760" w:rsidRDefault="00621760" w:rsidP="00621760">
      <w:r>
        <w:t>predicted label 1, correct label 1, image norm 54.333335876464844, logits tensor([-4.7250, 11.5023,  1.0272, -3.2290,  0.6359, -2.8726, -2.2377,  1.1579,</w:t>
      </w:r>
    </w:p>
    <w:p w14:paraId="021C6D80" w14:textId="77777777" w:rsidR="00621760" w:rsidRDefault="00621760" w:rsidP="00621760">
      <w:r>
        <w:t xml:space="preserve">         1.3752, -2.3811], device='cuda:0', grad_fn=&lt;SelectBackward0&gt;)</w:t>
      </w:r>
    </w:p>
    <w:p w14:paraId="17A17908" w14:textId="77777777" w:rsidR="00621760" w:rsidRDefault="00621760" w:rsidP="00621760">
      <w:r>
        <w:t>Model prediction is: tensor([[-4.7250, 11.5023,  1.0272, -3.2290,  0.6359, -2.8726, -2.2377,  1.1579,</w:t>
      </w:r>
    </w:p>
    <w:p w14:paraId="28ACDDDC" w14:textId="77777777" w:rsidR="00621760" w:rsidRDefault="00621760" w:rsidP="00621760">
      <w:r>
        <w:t xml:space="preserve">          1.3752, -2.3811]], device='cuda:0', grad_fn=&lt;AddBackward0&gt;)</w:t>
      </w:r>
    </w:p>
    <w:p w14:paraId="0AC80303" w14:textId="77777777" w:rsidR="00621760" w:rsidRDefault="00621760" w:rsidP="00621760">
      <w:r>
        <w:t>alpha-CROWN optimizable variables initialized.</w:t>
      </w:r>
    </w:p>
    <w:p w14:paraId="36284582" w14:textId="77777777" w:rsidR="00621760" w:rsidRDefault="00621760" w:rsidP="00621760">
      <w:r>
        <w:t>initial CROWN bounds: tensor([[-48.4515, -49.2391, -48.2552, -47.3599, -48.1597, -39.1093, -43.1400,</w:t>
      </w:r>
    </w:p>
    <w:p w14:paraId="41FF67A4" w14:textId="77777777" w:rsidR="00621760" w:rsidRDefault="00621760" w:rsidP="00621760">
      <w:r>
        <w:t xml:space="preserve">         -44.7019, -54.4206]], device='cuda:0') None</w:t>
      </w:r>
    </w:p>
    <w:p w14:paraId="7E37C921" w14:textId="77777777" w:rsidR="00621760" w:rsidRDefault="00621760" w:rsidP="00621760">
      <w:r>
        <w:t>best_l after optimization: 271.88824462890625 with beta sum per layer: []</w:t>
      </w:r>
    </w:p>
    <w:p w14:paraId="3D2BECED" w14:textId="77777777" w:rsidR="00621760" w:rsidRDefault="00621760" w:rsidP="00621760">
      <w:r>
        <w:t>alpha/beta optimization time: 5.743069887161255</w:t>
      </w:r>
    </w:p>
    <w:p w14:paraId="592D1657" w14:textId="77777777" w:rsidR="00621760" w:rsidRDefault="00621760" w:rsidP="00621760">
      <w:r>
        <w:t>initial alpha-CROWN bounds: tensor([[-30.6538, -30.0703, -30.4463, -31.6674, -31.0793, -24.1114, -28.0108,</w:t>
      </w:r>
    </w:p>
    <w:p w14:paraId="31BEE411" w14:textId="77777777" w:rsidR="00621760" w:rsidRDefault="00621760" w:rsidP="00621760">
      <w:r>
        <w:t xml:space="preserve">         -30.0567, -35.7923]], device='cuda:0', grad_fn=&lt;AsStridedBackward0&gt;) None</w:t>
      </w:r>
    </w:p>
    <w:p w14:paraId="03403F90" w14:textId="77777777" w:rsidR="00621760" w:rsidRDefault="00621760" w:rsidP="00621760">
      <w:r>
        <w:t>##### [4:5] Tested against 9 ######</w:t>
      </w:r>
    </w:p>
    <w:p w14:paraId="52D3338E" w14:textId="77777777" w:rsidR="00621760" w:rsidRDefault="00621760" w:rsidP="00621760">
      <w:r>
        <w:t>Model prediction is: tensor([[-4.7250, 11.5023,  1.0272, -3.2290,  0.6359, -2.8726, -2.2377,  1.1579,</w:t>
      </w:r>
    </w:p>
    <w:p w14:paraId="0B6DA9EE" w14:textId="77777777" w:rsidR="00621760" w:rsidRDefault="00621760" w:rsidP="00621760">
      <w:r>
        <w:t xml:space="preserve">          1.3752, -2.3811]], device='cuda:0', grad_fn=&lt;AddBackward0&gt;)</w:t>
      </w:r>
    </w:p>
    <w:p w14:paraId="091CC3B1" w14:textId="77777777" w:rsidR="00621760" w:rsidRDefault="00621760" w:rsidP="00621760">
      <w:r>
        <w:t>alpha-CROWN optimizable variables initialized.</w:t>
      </w:r>
    </w:p>
    <w:p w14:paraId="2F8C0191" w14:textId="77777777" w:rsidR="00621760" w:rsidRDefault="00621760" w:rsidP="00621760">
      <w:r>
        <w:t>setting alpha for layer /20 start_node /input.3</w:t>
      </w:r>
    </w:p>
    <w:p w14:paraId="2924EE38" w14:textId="77777777" w:rsidR="00621760" w:rsidRDefault="00621760" w:rsidP="00621760">
      <w:r>
        <w:t>setting alpha for layer /20 start_node /input.7</w:t>
      </w:r>
    </w:p>
    <w:p w14:paraId="08D3AC52" w14:textId="77777777" w:rsidR="00621760" w:rsidRDefault="00621760" w:rsidP="00621760">
      <w:r>
        <w:t>setting alpha for layer /20 start_node /input.11</w:t>
      </w:r>
    </w:p>
    <w:p w14:paraId="3B866E53" w14:textId="77777777" w:rsidR="00621760" w:rsidRDefault="00621760" w:rsidP="00621760">
      <w:r>
        <w:t>setting alpha for layer /20 start_node /input.15</w:t>
      </w:r>
    </w:p>
    <w:p w14:paraId="2F434A42" w14:textId="77777777" w:rsidR="00621760" w:rsidRDefault="00621760" w:rsidP="00621760">
      <w:r>
        <w:t>not setting layer /20 start_node /29 because shape mismatch (torch.Size([2, 1, 1, 100]) != torch.Size([2, 9, 1, 100]))</w:t>
      </w:r>
    </w:p>
    <w:p w14:paraId="4384933A" w14:textId="77777777" w:rsidR="00621760" w:rsidRDefault="00621760" w:rsidP="00621760">
      <w:r>
        <w:t>setting alpha for layer /22 start_node /input.7</w:t>
      </w:r>
    </w:p>
    <w:p w14:paraId="5010FC53" w14:textId="77777777" w:rsidR="00621760" w:rsidRDefault="00621760" w:rsidP="00621760">
      <w:r>
        <w:t>setting alpha for layer /22 start_node /input.11</w:t>
      </w:r>
    </w:p>
    <w:p w14:paraId="36ACD757" w14:textId="77777777" w:rsidR="00621760" w:rsidRDefault="00621760" w:rsidP="00621760">
      <w:r>
        <w:t>setting alpha for layer /22 start_node /input.15</w:t>
      </w:r>
    </w:p>
    <w:p w14:paraId="1FCE009F" w14:textId="77777777" w:rsidR="00621760" w:rsidRDefault="00621760" w:rsidP="00621760">
      <w:r>
        <w:t>not setting layer /22 start_node /29 because shape mismatch (torch.Size([2, 1, 1, 100]) != torch.Size([2, 9, 1, 100]))</w:t>
      </w:r>
    </w:p>
    <w:p w14:paraId="3CFA8956" w14:textId="77777777" w:rsidR="00621760" w:rsidRDefault="00621760" w:rsidP="00621760">
      <w:r>
        <w:t>setting alpha for layer /24 start_node /input.11</w:t>
      </w:r>
    </w:p>
    <w:p w14:paraId="72737D35" w14:textId="77777777" w:rsidR="00621760" w:rsidRDefault="00621760" w:rsidP="00621760">
      <w:r>
        <w:t>setting alpha for layer /24 start_node /input.15</w:t>
      </w:r>
    </w:p>
    <w:p w14:paraId="539759B5" w14:textId="77777777" w:rsidR="00621760" w:rsidRDefault="00621760" w:rsidP="00621760">
      <w:r>
        <w:t>not setting layer /24 start_node /29 because shape mismatch (torch.Size([2, 1, 1, 100]) != torch.Size([2, 9, 1, 100]))</w:t>
      </w:r>
    </w:p>
    <w:p w14:paraId="70594D8B" w14:textId="77777777" w:rsidR="00621760" w:rsidRDefault="00621760" w:rsidP="00621760">
      <w:r>
        <w:t>setting alpha for layer /26 start_node /input.15</w:t>
      </w:r>
    </w:p>
    <w:p w14:paraId="2D00B0B4" w14:textId="77777777" w:rsidR="00621760" w:rsidRDefault="00621760" w:rsidP="00621760">
      <w:r>
        <w:t>not setting layer /26 start_node /29 because shape mismatch (torch.Size([2, 1, 1, 100]) != torch.Size([2, 9, 1, 100]))</w:t>
      </w:r>
    </w:p>
    <w:p w14:paraId="0E87AFC0" w14:textId="77777777" w:rsidR="00621760" w:rsidRDefault="00621760" w:rsidP="00621760">
      <w:r>
        <w:lastRenderedPageBreak/>
        <w:t>not setting layer /28 start_node /29 because shape mismatch (torch.Size([2, 1, 1, 100]) != torch.Size([2, 9, 1, 100]))</w:t>
      </w:r>
    </w:p>
    <w:p w14:paraId="066E21BC" w14:textId="77777777" w:rsidR="00621760" w:rsidRDefault="00621760" w:rsidP="00621760">
      <w:r>
        <w:t>0 /input torch.Size([1, 100])</w:t>
      </w:r>
    </w:p>
    <w:p w14:paraId="4A10D9A0" w14:textId="77777777" w:rsidR="00621760" w:rsidRDefault="00621760" w:rsidP="00621760">
      <w:r>
        <w:t>1 /input.3 torch.Size([1, 100])</w:t>
      </w:r>
    </w:p>
    <w:p w14:paraId="0379AF0A" w14:textId="77777777" w:rsidR="00621760" w:rsidRDefault="00621760" w:rsidP="00621760">
      <w:r>
        <w:t>2 /input.7 torch.Size([1, 100])</w:t>
      </w:r>
    </w:p>
    <w:p w14:paraId="6E3CB2ED" w14:textId="77777777" w:rsidR="00621760" w:rsidRDefault="00621760" w:rsidP="00621760">
      <w:r>
        <w:t>3 /input.11 torch.Size([1, 100])</w:t>
      </w:r>
    </w:p>
    <w:p w14:paraId="29A912F4" w14:textId="77777777" w:rsidR="00621760" w:rsidRDefault="00621760" w:rsidP="00621760">
      <w:r>
        <w:t>4 /input.15 torch.Size([1, 100])</w:t>
      </w:r>
    </w:p>
    <w:p w14:paraId="5648E0FF" w14:textId="77777777" w:rsidR="00621760" w:rsidRDefault="00621760" w:rsidP="00621760">
      <w:r>
        <w:t>best_l after optimization: 35.79090118408203 with beta sum per layer: []</w:t>
      </w:r>
    </w:p>
    <w:p w14:paraId="44EC85FB" w14:textId="77777777" w:rsidR="00621760" w:rsidRDefault="00621760" w:rsidP="00621760">
      <w:r>
        <w:t>alpha/beta optimization time: 1.5129516124725342</w:t>
      </w:r>
    </w:p>
    <w:p w14:paraId="40DCC4E0" w14:textId="77777777" w:rsidR="00621760" w:rsidRDefault="00621760" w:rsidP="00621760">
      <w:r>
        <w:t>alpha-CROWN with fixed intermediate bounds: tensor([[-35.7909]], device='cuda:0', grad_fn=&lt;AsStridedBackward0&gt;) None</w:t>
      </w:r>
    </w:p>
    <w:p w14:paraId="7079A548" w14:textId="77777777" w:rsidR="00621760" w:rsidRDefault="00621760" w:rsidP="00621760">
      <w:r>
        <w:t>-35.79090118408203</w:t>
      </w:r>
    </w:p>
    <w:p w14:paraId="05C6A82E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0 layer size = torch.Size([100]) with unstable 45 nodes</w:t>
      </w:r>
    </w:p>
    <w:p w14:paraId="312EAB47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1 layer size = torch.Size([100]) with unstable 65 nodes</w:t>
      </w:r>
    </w:p>
    <w:p w14:paraId="666D8FF8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2 layer size = torch.Size([100]) with unstable 95 nodes</w:t>
      </w:r>
    </w:p>
    <w:p w14:paraId="1438FA62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3 layer size = torch.Size([100]) with unstable 100 nodes</w:t>
      </w:r>
    </w:p>
    <w:p w14:paraId="68EA3A8B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4 layer size = torch.Size([100]) with unstable 100 nodes</w:t>
      </w:r>
    </w:p>
    <w:p w14:paraId="7CD4E87E" w14:textId="77777777" w:rsidR="00621760" w:rsidRDefault="00621760" w:rsidP="00621760">
      <w:r>
        <w:t>-----------------</w:t>
      </w:r>
    </w:p>
    <w:p w14:paraId="0EE82F99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# of total unstable neurons(</w:t>
      </w:r>
      <w:r>
        <w:rPr>
          <w:rFonts w:hint="eastAsia"/>
        </w:rPr>
        <w:t>不定态神经元总数量</w:t>
      </w:r>
      <w:r>
        <w:rPr>
          <w:rFonts w:hint="eastAsia"/>
        </w:rPr>
        <w:t>): 405</w:t>
      </w:r>
    </w:p>
    <w:p w14:paraId="7C76C3F0" w14:textId="77777777" w:rsidR="00621760" w:rsidRDefault="00621760" w:rsidP="00621760">
      <w:r>
        <w:t>-----------------</w:t>
      </w:r>
    </w:p>
    <w:p w14:paraId="7347D9B4" w14:textId="77777777" w:rsidR="00621760" w:rsidRDefault="00621760" w:rsidP="00621760"/>
    <w:p w14:paraId="2677B0A0" w14:textId="77777777" w:rsidR="00621760" w:rsidRDefault="00621760" w:rsidP="00621760">
      <w:r>
        <w:t>splitting decisions: [[4, 2]]</w:t>
      </w:r>
    </w:p>
    <w:p w14:paraId="58BFA2B2" w14:textId="77777777" w:rsidR="00621760" w:rsidRDefault="00621760" w:rsidP="00621760">
      <w:r>
        <w:t>best_l after optimization: 67.89137268066406 with beta sum per layer: [0.0, 0.0, 0.0, 0.0, 0.04423461854457855]</w:t>
      </w:r>
    </w:p>
    <w:p w14:paraId="4AD165D3" w14:textId="77777777" w:rsidR="00621760" w:rsidRDefault="00621760" w:rsidP="00621760">
      <w:r>
        <w:t>alpha/beta optimization time: 0.35804200172424316</w:t>
      </w:r>
    </w:p>
    <w:p w14:paraId="5E3C1D5A" w14:textId="77777777" w:rsidR="00621760" w:rsidRDefault="00621760" w:rsidP="00621760">
      <w:r>
        <w:t>This batch time : update_bounds func: 0.3630     prepare: 0.0040         bound: 0.3580   transfer: 0.0010        finalize: 0.0000</w:t>
      </w:r>
    </w:p>
    <w:p w14:paraId="433EED65" w14:textId="77777777" w:rsidR="00621760" w:rsidRDefault="00621760" w:rsidP="00621760">
      <w:r>
        <w:t>Accumulated time: update_bounds func: 5.3539     prepare: 0.0477         bound: 5.2771   transfer: 0.0010        finalize: 0.0160</w:t>
      </w:r>
    </w:p>
    <w:p w14:paraId="60262484" w14:textId="77777777" w:rsidR="00621760" w:rsidRDefault="00621760" w:rsidP="00621760">
      <w:r>
        <w:t>batch bounding time:  0.364025354385376</w:t>
      </w:r>
    </w:p>
    <w:p w14:paraId="3253BA37" w14:textId="77777777" w:rsidR="00621760" w:rsidRDefault="00621760" w:rsidP="00621760">
      <w:r>
        <w:t>Current worst splitting domains [lb, ub] (depth):</w:t>
      </w:r>
    </w:p>
    <w:p w14:paraId="511B96C9" w14:textId="77777777" w:rsidR="00621760" w:rsidRDefault="00621760" w:rsidP="00621760">
      <w:r>
        <w:t>[-34.76644, 63.209099] (1), [-33.12493, 63.209099] (1),</w:t>
      </w:r>
    </w:p>
    <w:p w14:paraId="2A748FD0" w14:textId="77777777" w:rsidR="00621760" w:rsidRDefault="00621760" w:rsidP="00621760">
      <w:r>
        <w:t>length of domains: 2</w:t>
      </w:r>
    </w:p>
    <w:p w14:paraId="54BDDC87" w14:textId="77777777" w:rsidR="00621760" w:rsidRDefault="00621760" w:rsidP="00621760">
      <w:r>
        <w:t>Total time: 0.3670       pickout: 0.0010         decision: 0.0020        get_bound: 0.3640       add_domain: 0.0000</w:t>
      </w:r>
    </w:p>
    <w:p w14:paraId="12C20934" w14:textId="77777777" w:rsidR="00621760" w:rsidRDefault="00621760" w:rsidP="00621760">
      <w:r>
        <w:t>Current lb:-34.76643753051758</w:t>
      </w:r>
    </w:p>
    <w:p w14:paraId="38E7C16B" w14:textId="77777777" w:rsidR="00621760" w:rsidRDefault="00621760" w:rsidP="00621760">
      <w:r>
        <w:t>2 neurons visited</w:t>
      </w:r>
    </w:p>
    <w:p w14:paraId="2DF4022F" w14:textId="77777777" w:rsidR="00621760" w:rsidRDefault="00621760" w:rsidP="00621760">
      <w:r>
        <w:t>Global ub: 63.20909881591797, batch ub: inf</w:t>
      </w:r>
    </w:p>
    <w:p w14:paraId="05049686" w14:textId="77777777" w:rsidR="00621760" w:rsidRDefault="00621760" w:rsidP="00621760">
      <w:r>
        <w:t>Cumulative time: 1.9138789176940918</w:t>
      </w:r>
    </w:p>
    <w:p w14:paraId="1C0F572B" w14:textId="77777777" w:rsidR="00621760" w:rsidRDefault="00621760" w:rsidP="00621760"/>
    <w:p w14:paraId="138FC0D9" w14:textId="77777777" w:rsidR="00621760" w:rsidRDefault="00621760" w:rsidP="00621760">
      <w:r>
        <w:t>splitting decisions: [[4, 24], [4, 24]]</w:t>
      </w:r>
    </w:p>
    <w:p w14:paraId="0CE60F77" w14:textId="77777777" w:rsidR="00621760" w:rsidRDefault="00621760" w:rsidP="00621760">
      <w:r>
        <w:t>best_l after optimization: 127.78738403320312 with beta sum per layer: [0.0, 0.0, 0.0, 0.0, 1.384743094444275]</w:t>
      </w:r>
    </w:p>
    <w:p w14:paraId="70EBF868" w14:textId="77777777" w:rsidR="00621760" w:rsidRDefault="00621760" w:rsidP="00621760">
      <w:r>
        <w:t>alpha/beta optimization time: 0.36983609199523926</w:t>
      </w:r>
    </w:p>
    <w:p w14:paraId="27A5A61E" w14:textId="77777777" w:rsidR="00621760" w:rsidRDefault="00621760" w:rsidP="00621760">
      <w:r>
        <w:t>This batch time : update_bounds func: 0.3739     prepare: 0.0030         bound: 0.3698   transfer: 0.0010        finalize: 0.0000</w:t>
      </w:r>
    </w:p>
    <w:p w14:paraId="18E29BF3" w14:textId="77777777" w:rsidR="00621760" w:rsidRDefault="00621760" w:rsidP="00621760">
      <w:r>
        <w:t>Accumulated time: update_bounds func: 5.7278     prepare: 0.0507         bound: 5.6469   transfer: 0.0010        finalize: 0.0160</w:t>
      </w:r>
    </w:p>
    <w:p w14:paraId="488584F4" w14:textId="77777777" w:rsidR="00621760" w:rsidRDefault="00621760" w:rsidP="00621760">
      <w:r>
        <w:t>batch bounding time:  0.3738541603088379</w:t>
      </w:r>
    </w:p>
    <w:p w14:paraId="454A7003" w14:textId="77777777" w:rsidR="00621760" w:rsidRDefault="00621760" w:rsidP="00621760">
      <w:r>
        <w:t>Current worst splitting domains [lb, ub] (depth):</w:t>
      </w:r>
    </w:p>
    <w:p w14:paraId="53B80818" w14:textId="77777777" w:rsidR="00621760" w:rsidRDefault="00621760" w:rsidP="00621760">
      <w:r>
        <w:t>[-34.02255, 63.209099] (2), [-32.40486, 63.209099] (2), [-31.59008, 63.209099] (2), [-29.76989, 63.209099] (2),</w:t>
      </w:r>
    </w:p>
    <w:p w14:paraId="561B54DD" w14:textId="77777777" w:rsidR="00621760" w:rsidRDefault="00621760" w:rsidP="00621760">
      <w:r>
        <w:t>length of domains: 4</w:t>
      </w:r>
    </w:p>
    <w:p w14:paraId="71937B72" w14:textId="77777777" w:rsidR="00621760" w:rsidRDefault="00621760" w:rsidP="00621760">
      <w:r>
        <w:lastRenderedPageBreak/>
        <w:t>Total time: 0.3798       pickout: 0.0010         decision: 0.0040        get_bound: 0.3748       add_domain: 0.0000</w:t>
      </w:r>
    </w:p>
    <w:p w14:paraId="41F3CA76" w14:textId="77777777" w:rsidR="00621760" w:rsidRDefault="00621760" w:rsidP="00621760">
      <w:r>
        <w:t>Current lb:-34.02254867553711</w:t>
      </w:r>
    </w:p>
    <w:p w14:paraId="40AAE90F" w14:textId="77777777" w:rsidR="00621760" w:rsidRDefault="00621760" w:rsidP="00621760">
      <w:r>
        <w:t>6 neurons visited</w:t>
      </w:r>
    </w:p>
    <w:p w14:paraId="77BBB645" w14:textId="77777777" w:rsidR="00621760" w:rsidRDefault="00621760" w:rsidP="00621760">
      <w:r>
        <w:t>Global ub: 63.20909881591797, batch ub: inf</w:t>
      </w:r>
    </w:p>
    <w:p w14:paraId="774C5C64" w14:textId="77777777" w:rsidR="00621760" w:rsidRDefault="00621760" w:rsidP="00621760">
      <w:r>
        <w:t>Cumulative time: 2.2946877479553223</w:t>
      </w:r>
    </w:p>
    <w:p w14:paraId="478154C0" w14:textId="77777777" w:rsidR="00621760" w:rsidRDefault="00621760" w:rsidP="00621760"/>
    <w:p w14:paraId="479D1D4B" w14:textId="77777777" w:rsidR="00621760" w:rsidRDefault="00621760" w:rsidP="00621760">
      <w:r>
        <w:t>splitting decisions: [[4, 58], [4, 58], [4, 58], [4, 58]]</w:t>
      </w:r>
    </w:p>
    <w:p w14:paraId="7179B463" w14:textId="77777777" w:rsidR="00621760" w:rsidRDefault="00621760" w:rsidP="00621760">
      <w:r>
        <w:t>best_l after optimization: 244.7890625 with beta sum per layer: [0.0, 0.0, 0.0, 0.0, 3.7275991439819336]</w:t>
      </w:r>
    </w:p>
    <w:p w14:paraId="650A3A9D" w14:textId="77777777" w:rsidR="00621760" w:rsidRDefault="00621760" w:rsidP="00621760">
      <w:r>
        <w:t>alpha/beta optimization time: 0.3640024662017822</w:t>
      </w:r>
    </w:p>
    <w:p w14:paraId="54779497" w14:textId="77777777" w:rsidR="00621760" w:rsidRDefault="00621760" w:rsidP="00621760">
      <w:r>
        <w:t>This batch time : update_bounds func: 0.3690     prepare: 0.0030         bound: 0.3640   transfer: 0.0010        finalize: 0.0010</w:t>
      </w:r>
    </w:p>
    <w:p w14:paraId="0A8C52DB" w14:textId="77777777" w:rsidR="00621760" w:rsidRDefault="00621760" w:rsidP="00621760">
      <w:r>
        <w:t>Accumulated time: update_bounds func: 6.0967     prepare: 0.0537         bound: 6.0110   transfer: 0.0010        finalize: 0.0170</w:t>
      </w:r>
    </w:p>
    <w:p w14:paraId="4453418C" w14:textId="77777777" w:rsidR="00621760" w:rsidRDefault="00621760" w:rsidP="00621760">
      <w:r>
        <w:t>batch bounding time:  0.368990421295166</w:t>
      </w:r>
    </w:p>
    <w:p w14:paraId="49067538" w14:textId="77777777" w:rsidR="00621760" w:rsidRDefault="00621760" w:rsidP="00621760">
      <w:r>
        <w:t>Current worst splitting domains [lb, ub] (depth):</w:t>
      </w:r>
    </w:p>
    <w:p w14:paraId="17CBCBA0" w14:textId="77777777" w:rsidR="00621760" w:rsidRDefault="00621760" w:rsidP="00621760">
      <w:r>
        <w:t>[-33.17487, 63.209099] (3), [-32.11957, 63.209099] (3), [-31.51657, 63.209099] (3), [-30.54670, 63.209099] (3), [-30.43368, 63.209099] (3), [-30.06165, 63.209099] (3), [-28.64788, 63.209099] (3), [-28.28815, 63.209099] (3),</w:t>
      </w:r>
    </w:p>
    <w:p w14:paraId="004F6A48" w14:textId="77777777" w:rsidR="00621760" w:rsidRDefault="00621760" w:rsidP="00621760">
      <w:r>
        <w:t>length of domains: 8</w:t>
      </w:r>
    </w:p>
    <w:p w14:paraId="01AD05A1" w14:textId="77777777" w:rsidR="00621760" w:rsidRDefault="00621760" w:rsidP="00621760">
      <w:r>
        <w:t>Total time: 0.3760       pickout: 0.0020         decision: 0.0040        get_bound: 0.3690       add_domain: 0.0010</w:t>
      </w:r>
    </w:p>
    <w:p w14:paraId="65BDB12D" w14:textId="77777777" w:rsidR="00621760" w:rsidRDefault="00621760" w:rsidP="00621760">
      <w:r>
        <w:t>Current lb:-33.174869537353516</w:t>
      </w:r>
    </w:p>
    <w:p w14:paraId="394302B3" w14:textId="77777777" w:rsidR="00621760" w:rsidRDefault="00621760" w:rsidP="00621760">
      <w:r>
        <w:t>14 neurons visited</w:t>
      </w:r>
    </w:p>
    <w:p w14:paraId="5ACB4E24" w14:textId="77777777" w:rsidR="00621760" w:rsidRDefault="00621760" w:rsidP="00621760">
      <w:r>
        <w:t>Global ub: 63.20909881591797, batch ub: inf</w:t>
      </w:r>
    </w:p>
    <w:p w14:paraId="44818EFF" w14:textId="77777777" w:rsidR="00621760" w:rsidRDefault="00621760" w:rsidP="00621760">
      <w:r>
        <w:t>Cumulative time: 2.671657085418701</w:t>
      </w:r>
    </w:p>
    <w:p w14:paraId="3957B743" w14:textId="77777777" w:rsidR="00621760" w:rsidRDefault="00621760" w:rsidP="00621760"/>
    <w:p w14:paraId="751E4B05" w14:textId="77777777" w:rsidR="00621760" w:rsidRDefault="00621760" w:rsidP="00621760">
      <w:r>
        <w:t>splitting decisions: [[4, 90], [4, 90], [4, 90], [4, 90], [4, 90], [4, 90], [4, 90], [4, 90]]</w:t>
      </w:r>
    </w:p>
    <w:p w14:paraId="2630FC2C" w14:textId="77777777" w:rsidR="00621760" w:rsidRDefault="00621760" w:rsidP="00621760">
      <w:r>
        <w:t>best_l after optimization: 470.364990234375 with beta sum per layer: [0.0, 0.0, 0.0, 0.0, 10.351826667785645]</w:t>
      </w:r>
    </w:p>
    <w:p w14:paraId="4046F97A" w14:textId="77777777" w:rsidR="00621760" w:rsidRDefault="00621760" w:rsidP="00621760">
      <w:r>
        <w:t>alpha/beta optimization time: 0.37699151039123535</w:t>
      </w:r>
    </w:p>
    <w:p w14:paraId="7DDDA0D2" w14:textId="77777777" w:rsidR="00621760" w:rsidRDefault="00621760" w:rsidP="00621760">
      <w:r>
        <w:t>This batch time : update_bounds func: 0.3840     prepare: 0.0040         bound: 0.3770   transfer: 0.0010        finalize: 0.0020</w:t>
      </w:r>
    </w:p>
    <w:p w14:paraId="3A6FA0E2" w14:textId="77777777" w:rsidR="00621760" w:rsidRDefault="00621760" w:rsidP="00621760">
      <w:r>
        <w:t>Accumulated time: update_bounds func: 6.4807     prepare: 0.0577         bound: 6.3879   transfer: 0.0010        finalize: 0.0190</w:t>
      </w:r>
    </w:p>
    <w:p w14:paraId="677BDD09" w14:textId="77777777" w:rsidR="00621760" w:rsidRDefault="00621760" w:rsidP="00621760">
      <w:r>
        <w:t>batch bounding time:  0.38417983055114746</w:t>
      </w:r>
    </w:p>
    <w:p w14:paraId="15DB816E" w14:textId="77777777" w:rsidR="00621760" w:rsidRDefault="00621760" w:rsidP="00621760">
      <w:r>
        <w:t>Current worst splitting domains [lb, ub] (depth):</w:t>
      </w:r>
    </w:p>
    <w:p w14:paraId="210126AA" w14:textId="77777777" w:rsidR="00621760" w:rsidRDefault="00621760" w:rsidP="00621760">
      <w:r>
        <w:t>[-32.44807, 63.209099] (4), [-31.50339, 63.209099] (4), [-31.30844, 63.209099] (4), [-30.75695, 63.209099] (4), [-30.20854, 63.209099] (4), [-29.98326, 63.209099] (4), [-29.82348, 63.209099] (4), [-29.81833, 63.209099] (4), [-29.39127, 63.209099] (4), [-28.97404, 63.209099] (4), [-28.58831, 63.209099] (4), [-28.29732, 63.209099] (4), [-28.01979, 63.209099] (4), [-27.69089, 63.209099] (4), [-26.90876, 63.209099] (4), [-26.64412, 63.209099] (4),</w:t>
      </w:r>
    </w:p>
    <w:p w14:paraId="44350918" w14:textId="77777777" w:rsidR="00621760" w:rsidRDefault="00621760" w:rsidP="00621760">
      <w:r>
        <w:t>length of domains: 16</w:t>
      </w:r>
    </w:p>
    <w:p w14:paraId="41AAC68B" w14:textId="77777777" w:rsidR="00621760" w:rsidRDefault="00621760" w:rsidP="00621760">
      <w:r>
        <w:t>Total time: 0.3922       pickout: 0.0030         decision: 0.0040        get_bound: 0.3842       add_domain: 0.0010</w:t>
      </w:r>
    </w:p>
    <w:p w14:paraId="4F8FA0C1" w14:textId="77777777" w:rsidR="00621760" w:rsidRDefault="00621760" w:rsidP="00621760">
      <w:r>
        <w:t>Current lb:-32.44807052612305</w:t>
      </w:r>
    </w:p>
    <w:p w14:paraId="5416F948" w14:textId="77777777" w:rsidR="00621760" w:rsidRDefault="00621760" w:rsidP="00621760">
      <w:r>
        <w:t>30 neurons visited</w:t>
      </w:r>
    </w:p>
    <w:p w14:paraId="106631F3" w14:textId="77777777" w:rsidR="00621760" w:rsidRDefault="00621760" w:rsidP="00621760">
      <w:r>
        <w:t>Global ub: 63.20909881591797, batch ub: inf</w:t>
      </w:r>
    </w:p>
    <w:p w14:paraId="3B96F53E" w14:textId="77777777" w:rsidR="00621760" w:rsidRDefault="00621760" w:rsidP="00621760">
      <w:r>
        <w:t>Cumulative time: 3.064814329147339</w:t>
      </w:r>
    </w:p>
    <w:p w14:paraId="294B2DAE" w14:textId="77777777" w:rsidR="00621760" w:rsidRDefault="00621760" w:rsidP="00621760"/>
    <w:p w14:paraId="4424441A" w14:textId="77777777" w:rsidR="00621760" w:rsidRDefault="00621760" w:rsidP="00621760">
      <w:r>
        <w:t>splitting decisions: [[4, 61], [4, 61], [4, 61], [4, 61], [4, 61], [4, 61], [4, 61], [4, 61]]</w:t>
      </w:r>
    </w:p>
    <w:p w14:paraId="3E5575C2" w14:textId="77777777" w:rsidR="00621760" w:rsidRDefault="00621760" w:rsidP="00621760">
      <w:r>
        <w:t>best_l after optimization: 474.6843566894531 with beta sum per layer: [0.0, 0.0, 0.0, 0.0, 9.070026397705078]</w:t>
      </w:r>
    </w:p>
    <w:p w14:paraId="6F9364EC" w14:textId="77777777" w:rsidR="00621760" w:rsidRDefault="00621760" w:rsidP="00621760">
      <w:r>
        <w:lastRenderedPageBreak/>
        <w:t>alpha/beta optimization time: 0.37702012062072754</w:t>
      </w:r>
    </w:p>
    <w:p w14:paraId="04939C96" w14:textId="77777777" w:rsidR="00621760" w:rsidRDefault="00621760" w:rsidP="00621760">
      <w:r>
        <w:t>This batch time : update_bounds func: 0.3840     prepare: 0.0040         bound: 0.3770   transfer: 0.0010        finalize: 0.0020</w:t>
      </w:r>
    </w:p>
    <w:p w14:paraId="2DEADADE" w14:textId="77777777" w:rsidR="00621760" w:rsidRDefault="00621760" w:rsidP="00621760">
      <w:r>
        <w:t>Accumulated time: update_bounds func: 6.8647     prepare: 0.0617         bound: 6.7650   transfer: 0.0010        finalize: 0.0210</w:t>
      </w:r>
    </w:p>
    <w:p w14:paraId="25DB4F37" w14:textId="77777777" w:rsidR="00621760" w:rsidRDefault="00621760" w:rsidP="00621760">
      <w:r>
        <w:t>batch bounding time:  0.3839731216430664</w:t>
      </w:r>
    </w:p>
    <w:p w14:paraId="697ABF47" w14:textId="77777777" w:rsidR="00621760" w:rsidRDefault="00621760" w:rsidP="00621760">
      <w:r>
        <w:t>Current worst splitting domains [lb, ub] (depth):</w:t>
      </w:r>
    </w:p>
    <w:p w14:paraId="2508FFE1" w14:textId="77777777" w:rsidR="00621760" w:rsidRDefault="00621760" w:rsidP="00621760">
      <w:r>
        <w:t>[-31.49261, 63.209099] (5), [-31.34230, 63.209099] (5), [-30.46697, 63.209099] (5), [-30.43908, 63.209099] (5), [-30.43104, 63.209099] (5), [-29.95318, 63.209099] (5), [-29.87797, 63.209099] (5), [-29.55053, 63.209099] (5), [-29.39127, 63.209099] (4), [-29.24949, 63.209099] (5), [-29.18721, 63.209099] (5), [-29.04380, 63.209099] (5), [-28.98732, 63.209099] (5), [-28.97404, 63.209099] (4), [-28.77992, 63.209099] (5), [-28.65605, 63.209099] (5), [-28.65086, 63.209099] (5), [-28.58831, 63.209099] (4), [-28.57604, 63.209099] (5), [-28.29732, 63.209099] (4),</w:t>
      </w:r>
    </w:p>
    <w:p w14:paraId="654D2298" w14:textId="77777777" w:rsidR="00621760" w:rsidRDefault="00621760" w:rsidP="00621760">
      <w:r>
        <w:t>length of domains: 24</w:t>
      </w:r>
    </w:p>
    <w:p w14:paraId="5B350279" w14:textId="77777777" w:rsidR="00621760" w:rsidRDefault="00621760" w:rsidP="00621760">
      <w:r>
        <w:t>Total time: 0.3920       pickout: 0.0030         decision: 0.0030        get_bound: 0.3840       add_domain: 0.0020</w:t>
      </w:r>
    </w:p>
    <w:p w14:paraId="1BACD352" w14:textId="77777777" w:rsidR="00621760" w:rsidRDefault="00621760" w:rsidP="00621760">
      <w:r>
        <w:t>Current lb:-31.492612838745117</w:t>
      </w:r>
    </w:p>
    <w:p w14:paraId="5033B1D3" w14:textId="77777777" w:rsidR="00621760" w:rsidRDefault="00621760" w:rsidP="00621760">
      <w:r>
        <w:t>46 neurons visited</w:t>
      </w:r>
    </w:p>
    <w:p w14:paraId="6A39DEF7" w14:textId="77777777" w:rsidR="00621760" w:rsidRDefault="00621760" w:rsidP="00621760">
      <w:r>
        <w:t>Global ub: 63.20909881591797, batch ub: inf</w:t>
      </w:r>
    </w:p>
    <w:p w14:paraId="492B9879" w14:textId="77777777" w:rsidR="00621760" w:rsidRDefault="00621760" w:rsidP="00621760">
      <w:r>
        <w:t>Cumulative time: 3.4577624797821045</w:t>
      </w:r>
    </w:p>
    <w:p w14:paraId="288545A1" w14:textId="77777777" w:rsidR="00621760" w:rsidRDefault="00621760" w:rsidP="00621760"/>
    <w:p w14:paraId="1BCD0C01" w14:textId="77777777" w:rsidR="00621760" w:rsidRDefault="00621760" w:rsidP="00621760">
      <w:r>
        <w:t>splitting decisions: [[3, 72], [4, 31], [4, 31], [4, 31], [4, 31], [4, 31], [4, 31], [4, 31]]</w:t>
      </w:r>
    </w:p>
    <w:p w14:paraId="24524607" w14:textId="77777777" w:rsidR="00621760" w:rsidRDefault="00621760" w:rsidP="00621760">
      <w:r>
        <w:t>best_l after optimization: 466.75115966796875 with beta sum per layer: [0.0, 0.0, 0.0, 0.2493797093629837, 11.556482315063477]</w:t>
      </w:r>
    </w:p>
    <w:p w14:paraId="03552ED9" w14:textId="77777777" w:rsidR="00621760" w:rsidRDefault="00621760" w:rsidP="00621760">
      <w:r>
        <w:t>alpha/beta optimization time: 0.39594030380249023</w:t>
      </w:r>
    </w:p>
    <w:p w14:paraId="75F2E610" w14:textId="77777777" w:rsidR="00621760" w:rsidRDefault="00621760" w:rsidP="00621760">
      <w:r>
        <w:t>This batch time : update_bounds func: 0.4029     prepare: 0.0040         bound: 0.3959   transfer: 0.0010        finalize: 0.0020</w:t>
      </w:r>
    </w:p>
    <w:p w14:paraId="0270EC9A" w14:textId="77777777" w:rsidR="00621760" w:rsidRDefault="00621760" w:rsidP="00621760">
      <w:r>
        <w:t>Accumulated time: update_bounds func: 7.2676     prepare: 0.0657         bound: 7.1609   transfer: 0.0010        finalize: 0.0230</w:t>
      </w:r>
    </w:p>
    <w:p w14:paraId="41319302" w14:textId="77777777" w:rsidR="00621760" w:rsidRDefault="00621760" w:rsidP="00621760">
      <w:r>
        <w:t>batch bounding time:  0.402923583984375</w:t>
      </w:r>
    </w:p>
    <w:p w14:paraId="25E17D03" w14:textId="77777777" w:rsidR="00621760" w:rsidRDefault="00621760" w:rsidP="00621760">
      <w:r>
        <w:t>Current worst splitting domains [lb, ub] (depth):</w:t>
      </w:r>
    </w:p>
    <w:p w14:paraId="568598EE" w14:textId="77777777" w:rsidR="00621760" w:rsidRDefault="00621760" w:rsidP="00621760">
      <w:r>
        <w:t>[-30.94421, 63.209099] (6), [-30.85146, 63.209099] (6), [-29.89647, 63.209099] (6), [-29.89061, 63.209099] (6), [-29.82014, 63.209099] (6), [-29.81422, 63.209099] (6), [-29.46419, 63.209099] (6), [-29.39127, 63.209099] (4), [-29.38085, 63.209099] (6), [-29.24949, 63.209099] (5), [-29.18721, 63.209099] (5), [-29.16188, 63.209099] (6), [-29.05634, 63.209099] (6), [-29.04380, 63.209099] (5), [-28.98732, 63.209099] (5), [-28.97404, 63.209099] (4), [-28.92068, 63.209099] (6), [-28.77992, 63.209099] (5), [-28.65605, 63.209099] (5), [-28.65086, 63.209099] (5),</w:t>
      </w:r>
    </w:p>
    <w:p w14:paraId="5E48CF2E" w14:textId="77777777" w:rsidR="00621760" w:rsidRDefault="00621760" w:rsidP="00621760">
      <w:r>
        <w:t>length of domains: 32</w:t>
      </w:r>
    </w:p>
    <w:p w14:paraId="2A41070E" w14:textId="77777777" w:rsidR="00621760" w:rsidRDefault="00621760" w:rsidP="00621760">
      <w:r>
        <w:t>Total time: 0.4149       pickout: 0.0040         decision: 0.0050        get_bound: 0.4039       add_domain: 0.0020</w:t>
      </w:r>
    </w:p>
    <w:p w14:paraId="1BB87AC8" w14:textId="77777777" w:rsidR="00621760" w:rsidRDefault="00621760" w:rsidP="00621760">
      <w:r>
        <w:t>Current lb:-30.944210052490234</w:t>
      </w:r>
    </w:p>
    <w:p w14:paraId="0F4B0434" w14:textId="77777777" w:rsidR="00621760" w:rsidRDefault="00621760" w:rsidP="00621760">
      <w:r>
        <w:t>62 neurons visited</w:t>
      </w:r>
    </w:p>
    <w:p w14:paraId="4BED058C" w14:textId="77777777" w:rsidR="00621760" w:rsidRDefault="00621760" w:rsidP="00621760">
      <w:r>
        <w:t>Global ub: 63.20909881591797, batch ub: inf</w:t>
      </w:r>
    </w:p>
    <w:p w14:paraId="5EFAB0B6" w14:textId="77777777" w:rsidR="00621760" w:rsidRDefault="00621760" w:rsidP="00621760">
      <w:r>
        <w:t>Cumulative time: 3.872652769088745</w:t>
      </w:r>
    </w:p>
    <w:p w14:paraId="525A22B0" w14:textId="77777777" w:rsidR="00621760" w:rsidRDefault="00621760" w:rsidP="00621760"/>
    <w:p w14:paraId="66F19B58" w14:textId="77777777" w:rsidR="00621760" w:rsidRDefault="00621760" w:rsidP="00621760">
      <w:r>
        <w:t>splitting decisions: [[4, 31], [3, 72], [4, 31], [4, 87], [4, 87], [4, 87], [4, 87], [4, 61]]</w:t>
      </w:r>
    </w:p>
    <w:p w14:paraId="5DE15DE7" w14:textId="77777777" w:rsidR="00621760" w:rsidRDefault="00621760" w:rsidP="00621760">
      <w:r>
        <w:t>best_l after optimization: 463.4593505859375 with beta sum per layer: [0.0, 0.0, 0.0, 0.93647301197052, 7.277864456176758]</w:t>
      </w:r>
    </w:p>
    <w:p w14:paraId="29DC4614" w14:textId="77777777" w:rsidR="00621760" w:rsidRDefault="00621760" w:rsidP="00621760">
      <w:r>
        <w:t>alpha/beta optimization time: 0.42386651039123535</w:t>
      </w:r>
    </w:p>
    <w:p w14:paraId="02793AF8" w14:textId="77777777" w:rsidR="00621760" w:rsidRDefault="00621760" w:rsidP="00621760">
      <w:r>
        <w:t>This batch time : update_bounds func: 0.4328     prepare: 0.0040         bound: 0.4259   transfer: 0.0010        finalize: 0.0020</w:t>
      </w:r>
    </w:p>
    <w:p w14:paraId="7FD7FD6D" w14:textId="77777777" w:rsidR="00621760" w:rsidRDefault="00621760" w:rsidP="00621760">
      <w:r>
        <w:t>Accumulated time: update_bounds func: 7.7005     prepare: 0.0697         bound: 7.5868   transfer: 0.0010        finalize: 0.0250</w:t>
      </w:r>
    </w:p>
    <w:p w14:paraId="1C224DCA" w14:textId="77777777" w:rsidR="00621760" w:rsidRDefault="00621760" w:rsidP="00621760">
      <w:r>
        <w:t>batch bounding time:  0.4338388442993164</w:t>
      </w:r>
    </w:p>
    <w:p w14:paraId="6B0F0D48" w14:textId="77777777" w:rsidR="00621760" w:rsidRDefault="00621760" w:rsidP="00621760">
      <w:r>
        <w:lastRenderedPageBreak/>
        <w:t>Current worst splitting domains [lb, ub] (depth):</w:t>
      </w:r>
    </w:p>
    <w:p w14:paraId="3B7D6743" w14:textId="77777777" w:rsidR="00621760" w:rsidRDefault="00621760" w:rsidP="00621760">
      <w:r>
        <w:t>[-30.35400, 63.209099] (7), [-30.30550, 63.209099] (7), [-29.38085, 63.209099] (6), [-29.31907, 63.209099] (7), [-29.24949, 63.209099] (5), [-29.23215, 63.209099] (7), [-29.18721, 63.209099] (5), [-29.16188, 63.209099] (6), [-29.15280, 63.209099] (7), [-29.05634, 63.209099] (6), [-29.04380, 63.209099] (5), [-28.98732, 63.209099] (5), [-28.97404, 63.209099] (4), [-28.92549, 63.209099] (7), [-28.92068, 63.209099] (6), [-28.87885, 63.209099] (7), [-28.87646, 63.209099] (7), [-28.86424, 63.209099] (7), [-28.84718, 63.209099] (7), [-28.83303, 63.209099] (7),</w:t>
      </w:r>
    </w:p>
    <w:p w14:paraId="54EF4297" w14:textId="77777777" w:rsidR="00621760" w:rsidRDefault="00621760" w:rsidP="00621760">
      <w:r>
        <w:t>length of domains: 40</w:t>
      </w:r>
    </w:p>
    <w:p w14:paraId="79DA7F1B" w14:textId="77777777" w:rsidR="00621760" w:rsidRDefault="00621760" w:rsidP="00621760">
      <w:r>
        <w:t>Total time: 0.4428       pickout: 0.0030         decision: 0.0050        get_bound: 0.4338       add_domain: 0.0010</w:t>
      </w:r>
    </w:p>
    <w:p w14:paraId="4E4B305C" w14:textId="77777777" w:rsidR="00621760" w:rsidRDefault="00621760" w:rsidP="00621760">
      <w:r>
        <w:t>Current lb:-30.35400390625</w:t>
      </w:r>
    </w:p>
    <w:p w14:paraId="358B1582" w14:textId="77777777" w:rsidR="00621760" w:rsidRDefault="00621760" w:rsidP="00621760">
      <w:r>
        <w:t>78 neurons visited</w:t>
      </w:r>
    </w:p>
    <w:p w14:paraId="33C4FF22" w14:textId="77777777" w:rsidR="00621760" w:rsidRDefault="00621760" w:rsidP="00621760">
      <w:r>
        <w:t>Global ub: 63.20909881591797, batch ub: inf</w:t>
      </w:r>
    </w:p>
    <w:p w14:paraId="277C8C33" w14:textId="77777777" w:rsidR="00621760" w:rsidRDefault="00621760" w:rsidP="00621760">
      <w:r>
        <w:t>Time out!!!!!!!!</w:t>
      </w:r>
    </w:p>
    <w:p w14:paraId="701B59FD" w14:textId="77777777" w:rsidR="00621760" w:rsidRDefault="00621760" w:rsidP="00621760">
      <w:r>
        <w:t>Image 5 label 9 verification end, final lower bound -30.35400390625, upper bound 63.20909881591797, time: 4.355332136154175</w:t>
      </w:r>
    </w:p>
    <w:p w14:paraId="64583A77" w14:textId="77777777" w:rsidR="00621760" w:rsidRDefault="00621760" w:rsidP="00621760">
      <w:r>
        <w:t>5 -30.35400390625</w:t>
      </w:r>
    </w:p>
    <w:p w14:paraId="27C7D54D" w14:textId="77777777" w:rsidR="00621760" w:rsidRDefault="00621760" w:rsidP="00621760">
      <w:r>
        <w:t>Result: image 5 verification failure (with branch and bound).</w:t>
      </w:r>
    </w:p>
    <w:p w14:paraId="384EBE4B" w14:textId="77777777" w:rsidR="00621760" w:rsidRDefault="00621760" w:rsidP="00621760">
      <w:r>
        <w:t>Wall time: 10.202157020568848</w:t>
      </w:r>
    </w:p>
    <w:p w14:paraId="3FE71C7C" w14:textId="77777777" w:rsidR="00621760" w:rsidRDefault="00621760" w:rsidP="00621760"/>
    <w:p w14:paraId="203CA7B3" w14:textId="77777777" w:rsidR="00621760" w:rsidRDefault="00621760" w:rsidP="00621760">
      <w:r>
        <w:t xml:space="preserve"> %%%%%%%%%%%%%%%%%%%%%%%%%%%%%%%%%%% idx: 5 img ID: 6 %%%%%%%%%%%%%%%%%%%%%%%%%%%%%%%%%%%%%%%%</w:t>
      </w:r>
    </w:p>
    <w:p w14:paraId="51FA5205" w14:textId="77777777" w:rsidR="00621760" w:rsidRDefault="00621760" w:rsidP="00621760">
      <w:r>
        <w:t>predicted label 4, correct label 4, image norm 83.07451629638672, logits tensor([-1.5976, -0.7424, -0.5628, -2.3540,  4.8149,  0.1136, -1.5458, -0.1815,</w:t>
      </w:r>
    </w:p>
    <w:p w14:paraId="0B297B69" w14:textId="77777777" w:rsidR="00621760" w:rsidRDefault="00621760" w:rsidP="00621760">
      <w:r>
        <w:t xml:space="preserve">         1.7611,  2.0121], device='cuda:0', grad_fn=&lt;SelectBackward0&gt;)</w:t>
      </w:r>
    </w:p>
    <w:p w14:paraId="51702CB5" w14:textId="77777777" w:rsidR="00621760" w:rsidRDefault="00621760" w:rsidP="00621760">
      <w:r>
        <w:t>Model prediction is: tensor([[-1.5976, -0.7424, -0.5628, -2.3540,  4.8149,  0.1136, -1.5458, -0.1815,</w:t>
      </w:r>
    </w:p>
    <w:p w14:paraId="576FF31F" w14:textId="77777777" w:rsidR="00621760" w:rsidRDefault="00621760" w:rsidP="00621760">
      <w:r>
        <w:t xml:space="preserve">          1.7611,  2.0121]], device='cuda:0', grad_fn=&lt;AddBackward0&gt;)</w:t>
      </w:r>
    </w:p>
    <w:p w14:paraId="7CCEBE28" w14:textId="77777777" w:rsidR="00621760" w:rsidRDefault="00621760" w:rsidP="00621760">
      <w:r>
        <w:t>alpha-CROWN optimizable variables initialized.</w:t>
      </w:r>
    </w:p>
    <w:p w14:paraId="2261F2D4" w14:textId="77777777" w:rsidR="00621760" w:rsidRDefault="00621760" w:rsidP="00621760">
      <w:r>
        <w:t>initial CROWN bounds: tensor([[-26.0873, -28.5947, -23.5834, -30.2691, -30.2925, -24.7699, -23.7624,</w:t>
      </w:r>
    </w:p>
    <w:p w14:paraId="22AD70E1" w14:textId="77777777" w:rsidR="00621760" w:rsidRDefault="00621760" w:rsidP="00621760">
      <w:r>
        <w:t xml:space="preserve">         -32.5792, -23.6095]], device='cuda:0') None</w:t>
      </w:r>
    </w:p>
    <w:p w14:paraId="72D0349D" w14:textId="77777777" w:rsidR="00621760" w:rsidRDefault="00621760" w:rsidP="00621760">
      <w:r>
        <w:t>best_l after optimization: 151.32089233398438 with beta sum per layer: []</w:t>
      </w:r>
    </w:p>
    <w:p w14:paraId="387F52D0" w14:textId="77777777" w:rsidR="00621760" w:rsidRDefault="00621760" w:rsidP="00621760">
      <w:r>
        <w:t>alpha/beta optimization time: 5.834349155426025</w:t>
      </w:r>
    </w:p>
    <w:p w14:paraId="0798BF12" w14:textId="77777777" w:rsidR="00621760" w:rsidRDefault="00621760" w:rsidP="00621760">
      <w:r>
        <w:t>initial alpha-CROWN bounds: tensor([[-15.8625, -17.1918, -15.5900, -18.7306, -19.3684, -13.9732, -15.0824,</w:t>
      </w:r>
    </w:p>
    <w:p w14:paraId="09E6D049" w14:textId="77777777" w:rsidR="00621760" w:rsidRDefault="00621760" w:rsidP="00621760">
      <w:r>
        <w:t xml:space="preserve">         -19.6682, -15.8538]], device='cuda:0', grad_fn=&lt;AsStridedBackward0&gt;) None</w:t>
      </w:r>
    </w:p>
    <w:p w14:paraId="76D14394" w14:textId="77777777" w:rsidR="00621760" w:rsidRDefault="00621760" w:rsidP="00621760">
      <w:r>
        <w:t>##### [5:6] Tested against 8 ######</w:t>
      </w:r>
    </w:p>
    <w:p w14:paraId="551A7468" w14:textId="77777777" w:rsidR="00621760" w:rsidRDefault="00621760" w:rsidP="00621760">
      <w:r>
        <w:t>Model prediction is: tensor([[-1.5976, -0.7424, -0.5628, -2.3540,  4.8149,  0.1136, -1.5458, -0.1815,</w:t>
      </w:r>
    </w:p>
    <w:p w14:paraId="72F0AC7E" w14:textId="77777777" w:rsidR="00621760" w:rsidRDefault="00621760" w:rsidP="00621760">
      <w:r>
        <w:t xml:space="preserve">          1.7611,  2.0121]], device='cuda:0', grad_fn=&lt;AddBackward0&gt;)</w:t>
      </w:r>
    </w:p>
    <w:p w14:paraId="16166180" w14:textId="77777777" w:rsidR="00621760" w:rsidRDefault="00621760" w:rsidP="00621760">
      <w:r>
        <w:t>alpha-CROWN optimizable variables initialized.</w:t>
      </w:r>
    </w:p>
    <w:p w14:paraId="73A72B90" w14:textId="77777777" w:rsidR="00621760" w:rsidRDefault="00621760" w:rsidP="00621760">
      <w:r>
        <w:t>setting alpha for layer /20 start_node /input.3</w:t>
      </w:r>
    </w:p>
    <w:p w14:paraId="6F3F18C3" w14:textId="77777777" w:rsidR="00621760" w:rsidRDefault="00621760" w:rsidP="00621760">
      <w:r>
        <w:t>setting alpha for layer /20 start_node /input.7</w:t>
      </w:r>
    </w:p>
    <w:p w14:paraId="62A5EEF1" w14:textId="77777777" w:rsidR="00621760" w:rsidRDefault="00621760" w:rsidP="00621760">
      <w:r>
        <w:t>setting alpha for layer /20 start_node /input.11</w:t>
      </w:r>
    </w:p>
    <w:p w14:paraId="12CC885E" w14:textId="77777777" w:rsidR="00621760" w:rsidRDefault="00621760" w:rsidP="00621760">
      <w:r>
        <w:t>setting alpha for layer /20 start_node /input.15</w:t>
      </w:r>
    </w:p>
    <w:p w14:paraId="4B983871" w14:textId="77777777" w:rsidR="00621760" w:rsidRDefault="00621760" w:rsidP="00621760">
      <w:r>
        <w:t>not setting layer /20 start_node /29 because shape mismatch (torch.Size([2, 1, 1, 100]) != torch.Size([2, 9, 1, 100]))</w:t>
      </w:r>
    </w:p>
    <w:p w14:paraId="29BA2D08" w14:textId="77777777" w:rsidR="00621760" w:rsidRDefault="00621760" w:rsidP="00621760">
      <w:r>
        <w:t>setting alpha for layer /22 start_node /input.7</w:t>
      </w:r>
    </w:p>
    <w:p w14:paraId="665E478C" w14:textId="77777777" w:rsidR="00621760" w:rsidRDefault="00621760" w:rsidP="00621760">
      <w:r>
        <w:t>setting alpha for layer /22 start_node /input.11</w:t>
      </w:r>
    </w:p>
    <w:p w14:paraId="49EBB62D" w14:textId="77777777" w:rsidR="00621760" w:rsidRDefault="00621760" w:rsidP="00621760">
      <w:r>
        <w:t>setting alpha for layer /22 start_node /input.15</w:t>
      </w:r>
    </w:p>
    <w:p w14:paraId="72B8C0E6" w14:textId="77777777" w:rsidR="00621760" w:rsidRDefault="00621760" w:rsidP="00621760">
      <w:r>
        <w:t>not setting layer /22 start_node /29 because shape mismatch (torch.Size([2, 1, 1, 100]) != torch.Size([2, 9, 1, 100]))</w:t>
      </w:r>
    </w:p>
    <w:p w14:paraId="34CD2E9E" w14:textId="77777777" w:rsidR="00621760" w:rsidRDefault="00621760" w:rsidP="00621760">
      <w:r>
        <w:t>setting alpha for layer /24 start_node /input.11</w:t>
      </w:r>
    </w:p>
    <w:p w14:paraId="3E822F00" w14:textId="77777777" w:rsidR="00621760" w:rsidRDefault="00621760" w:rsidP="00621760">
      <w:r>
        <w:lastRenderedPageBreak/>
        <w:t>setting alpha for layer /24 start_node /input.15</w:t>
      </w:r>
    </w:p>
    <w:p w14:paraId="2351F768" w14:textId="77777777" w:rsidR="00621760" w:rsidRDefault="00621760" w:rsidP="00621760">
      <w:r>
        <w:t>not setting layer /24 start_node /29 because shape mismatch (torch.Size([2, 1, 1, 100]) != torch.Size([2, 9, 1, 100]))</w:t>
      </w:r>
    </w:p>
    <w:p w14:paraId="1A8D138C" w14:textId="77777777" w:rsidR="00621760" w:rsidRDefault="00621760" w:rsidP="00621760">
      <w:r>
        <w:t>setting alpha for layer /26 start_node /input.15</w:t>
      </w:r>
    </w:p>
    <w:p w14:paraId="31338F44" w14:textId="77777777" w:rsidR="00621760" w:rsidRDefault="00621760" w:rsidP="00621760">
      <w:r>
        <w:t>not setting layer /26 start_node /29 because shape mismatch (torch.Size([2, 1, 1, 100]) != torch.Size([2, 9, 1, 100]))</w:t>
      </w:r>
    </w:p>
    <w:p w14:paraId="220C0064" w14:textId="77777777" w:rsidR="00621760" w:rsidRDefault="00621760" w:rsidP="00621760">
      <w:r>
        <w:t>not setting layer /28 start_node /29 because shape mismatch (torch.Size([2, 1, 1, 100]) != torch.Size([2, 9, 1, 100]))</w:t>
      </w:r>
    </w:p>
    <w:p w14:paraId="4177CA41" w14:textId="77777777" w:rsidR="00621760" w:rsidRDefault="00621760" w:rsidP="00621760">
      <w:r>
        <w:t>0 /input torch.Size([1, 100])</w:t>
      </w:r>
    </w:p>
    <w:p w14:paraId="2B96F5DB" w14:textId="77777777" w:rsidR="00621760" w:rsidRDefault="00621760" w:rsidP="00621760">
      <w:r>
        <w:t>1 /input.3 torch.Size([1, 100])</w:t>
      </w:r>
    </w:p>
    <w:p w14:paraId="5962AF05" w14:textId="77777777" w:rsidR="00621760" w:rsidRDefault="00621760" w:rsidP="00621760">
      <w:r>
        <w:t>2 /input.7 torch.Size([1, 100])</w:t>
      </w:r>
    </w:p>
    <w:p w14:paraId="39E13233" w14:textId="77777777" w:rsidR="00621760" w:rsidRDefault="00621760" w:rsidP="00621760">
      <w:r>
        <w:t>3 /input.11 torch.Size([1, 100])</w:t>
      </w:r>
    </w:p>
    <w:p w14:paraId="0F4FB123" w14:textId="77777777" w:rsidR="00621760" w:rsidRDefault="00621760" w:rsidP="00621760">
      <w:r>
        <w:t>4 /input.15 torch.Size([1, 100])</w:t>
      </w:r>
    </w:p>
    <w:p w14:paraId="7F4B40B0" w14:textId="77777777" w:rsidR="00621760" w:rsidRDefault="00621760" w:rsidP="00621760">
      <w:r>
        <w:t>best_l after optimization: 19.668052673339844 with beta sum per layer: []</w:t>
      </w:r>
    </w:p>
    <w:p w14:paraId="04FD89E4" w14:textId="77777777" w:rsidR="00621760" w:rsidRDefault="00621760" w:rsidP="00621760">
      <w:r>
        <w:t>alpha/beta optimization time: 1.51987624168396</w:t>
      </w:r>
    </w:p>
    <w:p w14:paraId="0D9F9D50" w14:textId="77777777" w:rsidR="00621760" w:rsidRDefault="00621760" w:rsidP="00621760">
      <w:r>
        <w:t>alpha-CROWN with fixed intermediate bounds: tensor([[-19.6681]], device='cuda:0', grad_fn=&lt;AsStridedBackward0&gt;) None</w:t>
      </w:r>
    </w:p>
    <w:p w14:paraId="3F62C35B" w14:textId="77777777" w:rsidR="00621760" w:rsidRDefault="00621760" w:rsidP="00621760">
      <w:r>
        <w:t>-19.668052673339844</w:t>
      </w:r>
    </w:p>
    <w:p w14:paraId="4AED43DD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0 layer size = torch.Size([100]) with unstable 32 nodes</w:t>
      </w:r>
    </w:p>
    <w:p w14:paraId="0B514BE8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1 layer size = torch.Size([100]) with unstable 51 nodes</w:t>
      </w:r>
    </w:p>
    <w:p w14:paraId="48D9B5DC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2 layer size = torch.Size([100]) with unstable 78 nodes</w:t>
      </w:r>
    </w:p>
    <w:p w14:paraId="632283B3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3 layer size = torch.Size([100]) with unstable 100 nodes</w:t>
      </w:r>
    </w:p>
    <w:p w14:paraId="3E234E82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4 layer size = torch.Size([100]) with unstable 100 nodes</w:t>
      </w:r>
    </w:p>
    <w:p w14:paraId="6B879AF4" w14:textId="77777777" w:rsidR="00621760" w:rsidRDefault="00621760" w:rsidP="00621760">
      <w:r>
        <w:t>-----------------</w:t>
      </w:r>
    </w:p>
    <w:p w14:paraId="4C5078A7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# of total unstable neurons(</w:t>
      </w:r>
      <w:r>
        <w:rPr>
          <w:rFonts w:hint="eastAsia"/>
        </w:rPr>
        <w:t>不定态神经元总数量</w:t>
      </w:r>
      <w:r>
        <w:rPr>
          <w:rFonts w:hint="eastAsia"/>
        </w:rPr>
        <w:t>): 361</w:t>
      </w:r>
    </w:p>
    <w:p w14:paraId="46317BCE" w14:textId="77777777" w:rsidR="00621760" w:rsidRDefault="00621760" w:rsidP="00621760">
      <w:r>
        <w:t>-----------------</w:t>
      </w:r>
    </w:p>
    <w:p w14:paraId="73675F35" w14:textId="77777777" w:rsidR="00621760" w:rsidRDefault="00621760" w:rsidP="00621760"/>
    <w:p w14:paraId="5FBC5822" w14:textId="77777777" w:rsidR="00621760" w:rsidRDefault="00621760" w:rsidP="00621760">
      <w:r>
        <w:t>splitting decisions: [[4, 13]]</w:t>
      </w:r>
    </w:p>
    <w:p w14:paraId="578DEF22" w14:textId="77777777" w:rsidR="00621760" w:rsidRDefault="00621760" w:rsidP="00621760">
      <w:r>
        <w:t>best_l after optimization: 37.20012664794922 with beta sum per layer: [0.0, 0.0, 0.0, 0.0, 0.5398327708244324]</w:t>
      </w:r>
    </w:p>
    <w:p w14:paraId="7B1BE2EF" w14:textId="77777777" w:rsidR="00621760" w:rsidRDefault="00621760" w:rsidP="00621760">
      <w:r>
        <w:t>alpha/beta optimization time: 0.36901235580444336</w:t>
      </w:r>
    </w:p>
    <w:p w14:paraId="77DDE721" w14:textId="77777777" w:rsidR="00621760" w:rsidRDefault="00621760" w:rsidP="00621760">
      <w:r>
        <w:t>This batch time : update_bounds func: 0.3760     prepare: 0.0050         bound: 0.3700   transfer: 0.0000        finalize: 0.0010</w:t>
      </w:r>
    </w:p>
    <w:p w14:paraId="16F8C404" w14:textId="77777777" w:rsidR="00621760" w:rsidRDefault="00621760" w:rsidP="00621760">
      <w:r>
        <w:t>Accumulated time: update_bounds func: 8.0765     prepare: 0.0747         bound: 7.9568   transfer: 0.0000        finalize: 0.0260</w:t>
      </w:r>
    </w:p>
    <w:p w14:paraId="60849E00" w14:textId="77777777" w:rsidR="00621760" w:rsidRDefault="00621760" w:rsidP="00621760">
      <w:r>
        <w:t>batch bounding time:  0.3759951591491699</w:t>
      </w:r>
    </w:p>
    <w:p w14:paraId="5AAE49F4" w14:textId="77777777" w:rsidR="00621760" w:rsidRDefault="00621760" w:rsidP="00621760">
      <w:r>
        <w:t>Current worst splitting domains [lb, ub] (depth):</w:t>
      </w:r>
    </w:p>
    <w:p w14:paraId="6B57FB51" w14:textId="77777777" w:rsidR="00621760" w:rsidRDefault="00621760" w:rsidP="00621760">
      <w:r>
        <w:t>[-19.28759, 79.331947] (1), [-17.91253, 79.331947] (1),</w:t>
      </w:r>
    </w:p>
    <w:p w14:paraId="29513EEC" w14:textId="77777777" w:rsidR="00621760" w:rsidRDefault="00621760" w:rsidP="00621760">
      <w:r>
        <w:t>length of domains: 2</w:t>
      </w:r>
    </w:p>
    <w:p w14:paraId="2CE7BE2D" w14:textId="77777777" w:rsidR="00621760" w:rsidRDefault="00621760" w:rsidP="00621760">
      <w:r>
        <w:t>Total time: 0.3790       pickout: 0.0010         decision: 0.0010        get_bound: 0.3760       add_domain: 0.0010</w:t>
      </w:r>
    </w:p>
    <w:p w14:paraId="5177810A" w14:textId="77777777" w:rsidR="00621760" w:rsidRDefault="00621760" w:rsidP="00621760">
      <w:r>
        <w:t>Current lb:-19.28759002685547</w:t>
      </w:r>
    </w:p>
    <w:p w14:paraId="709E3B6A" w14:textId="77777777" w:rsidR="00621760" w:rsidRDefault="00621760" w:rsidP="00621760">
      <w:r>
        <w:t>2 neurons visited</w:t>
      </w:r>
    </w:p>
    <w:p w14:paraId="015A4919" w14:textId="77777777" w:rsidR="00621760" w:rsidRDefault="00621760" w:rsidP="00621760">
      <w:r>
        <w:t>Global ub: 79.33194732666016, batch ub: inf</w:t>
      </w:r>
    </w:p>
    <w:p w14:paraId="7FB2F3A8" w14:textId="77777777" w:rsidR="00621760" w:rsidRDefault="00621760" w:rsidP="00621760">
      <w:r>
        <w:t>Cumulative time: 1.926788568496704</w:t>
      </w:r>
    </w:p>
    <w:p w14:paraId="0F3A815A" w14:textId="77777777" w:rsidR="00621760" w:rsidRDefault="00621760" w:rsidP="00621760"/>
    <w:p w14:paraId="52810860" w14:textId="77777777" w:rsidR="00621760" w:rsidRDefault="00621760" w:rsidP="00621760">
      <w:r>
        <w:t>splitting decisions: [[4, 64], [4, 64]]</w:t>
      </w:r>
    </w:p>
    <w:p w14:paraId="3B2B2AEF" w14:textId="77777777" w:rsidR="00621760" w:rsidRDefault="00621760" w:rsidP="00621760">
      <w:r>
        <w:t>best_l after optimization: 70.58253479003906 with beta sum per layer: [0.0, 0.0, 0.0, 0.0, 1.9100773334503174]</w:t>
      </w:r>
    </w:p>
    <w:p w14:paraId="021AE76C" w14:textId="77777777" w:rsidR="00621760" w:rsidRDefault="00621760" w:rsidP="00621760">
      <w:r>
        <w:t>alpha/beta optimization time: 0.36276745796203613</w:t>
      </w:r>
    </w:p>
    <w:p w14:paraId="5D2CD07B" w14:textId="77777777" w:rsidR="00621760" w:rsidRDefault="00621760" w:rsidP="00621760">
      <w:r>
        <w:t>This batch time : update_bounds func: 0.3678     prepare: 0.0020         bound: 0.3638   transfer: 0.0010        finalize: 0.0010</w:t>
      </w:r>
    </w:p>
    <w:p w14:paraId="1B46EC02" w14:textId="77777777" w:rsidR="00621760" w:rsidRDefault="00621760" w:rsidP="00621760">
      <w:r>
        <w:t>Accumulated time: update_bounds func: 8.4442     prepare: 0.0767         bound: 8.3205   transfer: 0.0010        finalize: 0.0270</w:t>
      </w:r>
    </w:p>
    <w:p w14:paraId="0AD8D3BC" w14:textId="77777777" w:rsidR="00621760" w:rsidRDefault="00621760" w:rsidP="00621760">
      <w:r>
        <w:lastRenderedPageBreak/>
        <w:t>batch bounding time:  0.3677551746368408</w:t>
      </w:r>
    </w:p>
    <w:p w14:paraId="3B3F7FF4" w14:textId="77777777" w:rsidR="00621760" w:rsidRDefault="00621760" w:rsidP="00621760">
      <w:r>
        <w:t>Current worst splitting domains [lb, ub] (depth):</w:t>
      </w:r>
    </w:p>
    <w:p w14:paraId="0E1C9760" w14:textId="77777777" w:rsidR="00621760" w:rsidRDefault="00621760" w:rsidP="00621760">
      <w:r>
        <w:t>[-18.88631, 79.331947] (2), [-17.62530, 79.331947] (2), [-17.27613, 79.331947] (2), [-16.79478, 79.331947] (2),</w:t>
      </w:r>
    </w:p>
    <w:p w14:paraId="79E7E848" w14:textId="77777777" w:rsidR="00621760" w:rsidRDefault="00621760" w:rsidP="00621760">
      <w:r>
        <w:t>length of domains: 4</w:t>
      </w:r>
    </w:p>
    <w:p w14:paraId="50C70B04" w14:textId="77777777" w:rsidR="00621760" w:rsidRDefault="00621760" w:rsidP="00621760">
      <w:r>
        <w:t>Total time: 0.3727       pickout: 0.0010         decision: 0.0030        get_bound: 0.3678       add_domain: 0.0010</w:t>
      </w:r>
    </w:p>
    <w:p w14:paraId="7EFE71D7" w14:textId="77777777" w:rsidR="00621760" w:rsidRDefault="00621760" w:rsidP="00621760">
      <w:r>
        <w:t>Current lb:-18.886314392089844</w:t>
      </w:r>
    </w:p>
    <w:p w14:paraId="026239B3" w14:textId="77777777" w:rsidR="00621760" w:rsidRDefault="00621760" w:rsidP="00621760">
      <w:r>
        <w:t>6 neurons visited</w:t>
      </w:r>
    </w:p>
    <w:p w14:paraId="0D4C2D6C" w14:textId="77777777" w:rsidR="00621760" w:rsidRDefault="00621760" w:rsidP="00621760">
      <w:r>
        <w:t>Global ub: 79.33194732666016, batch ub: inf</w:t>
      </w:r>
    </w:p>
    <w:p w14:paraId="3E772DDA" w14:textId="77777777" w:rsidR="00621760" w:rsidRDefault="00621760" w:rsidP="00621760">
      <w:r>
        <w:t>Cumulative time: 2.3004980087280273</w:t>
      </w:r>
    </w:p>
    <w:p w14:paraId="7D26D5B4" w14:textId="77777777" w:rsidR="00621760" w:rsidRDefault="00621760" w:rsidP="00621760"/>
    <w:p w14:paraId="55E16349" w14:textId="77777777" w:rsidR="00621760" w:rsidRDefault="00621760" w:rsidP="00621760">
      <w:r>
        <w:t>splitting decisions: [[4, 54], [4, 54], [4, 54], [4, 54]]</w:t>
      </w:r>
    </w:p>
    <w:p w14:paraId="42AABBF7" w14:textId="77777777" w:rsidR="00621760" w:rsidRDefault="00621760" w:rsidP="00621760">
      <w:r>
        <w:t>best_l after optimization: 134.45538330078125 with beta sum per layer: [0.0, 0.0, 0.0, 0.0, 6.380160331726074]</w:t>
      </w:r>
    </w:p>
    <w:p w14:paraId="2AF9C168" w14:textId="77777777" w:rsidR="00621760" w:rsidRDefault="00621760" w:rsidP="00621760">
      <w:r>
        <w:t>alpha/beta optimization time: 0.3899567127227783</w:t>
      </w:r>
    </w:p>
    <w:p w14:paraId="4A7D81FB" w14:textId="77777777" w:rsidR="00621760" w:rsidRDefault="00621760" w:rsidP="00621760">
      <w:r>
        <w:t>This batch time : update_bounds func: 0.3969     prepare: 0.0050         bound: 0.3900   transfer: 0.0010        finalize: 0.0010</w:t>
      </w:r>
    </w:p>
    <w:p w14:paraId="4BF053CC" w14:textId="77777777" w:rsidR="00621760" w:rsidRDefault="00621760" w:rsidP="00621760">
      <w:r>
        <w:t>Accumulated time: update_bounds func: 8.8411     prepare: 0.0817         bound: 8.7105   transfer: 0.0010        finalize: 0.0280</w:t>
      </w:r>
    </w:p>
    <w:p w14:paraId="5DCB9C3D" w14:textId="77777777" w:rsidR="00621760" w:rsidRDefault="00621760" w:rsidP="00621760">
      <w:r>
        <w:t>batch bounding time:  0.3979353904724121</w:t>
      </w:r>
    </w:p>
    <w:p w14:paraId="6735B5E9" w14:textId="77777777" w:rsidR="00621760" w:rsidRDefault="00621760" w:rsidP="00621760">
      <w:r>
        <w:t>Current worst splitting domains [lb, ub] (depth):</w:t>
      </w:r>
    </w:p>
    <w:p w14:paraId="12909F1D" w14:textId="77777777" w:rsidR="00621760" w:rsidRDefault="00621760" w:rsidP="00621760">
      <w:r>
        <w:t>[-18.55884, 79.331947] (3), [-17.50156, 79.331947] (3), [-17.20585, 79.331947] (3), [-17.00843, 79.331947] (3), [-16.45130, 79.331947] (3), [-16.43619, 79.331947] (3), [-15.87786, 79.331947] (3), [-15.41536, 79.331947] (3),</w:t>
      </w:r>
    </w:p>
    <w:p w14:paraId="5134CB7D" w14:textId="77777777" w:rsidR="00621760" w:rsidRDefault="00621760" w:rsidP="00621760">
      <w:r>
        <w:t>length of domains: 8</w:t>
      </w:r>
    </w:p>
    <w:p w14:paraId="716F5DD6" w14:textId="77777777" w:rsidR="00621760" w:rsidRDefault="00621760" w:rsidP="00621760">
      <w:r>
        <w:t>Total time: 0.4019       pickout: 0.0010         decision: 0.0020        get_bound: 0.3979       add_domain: 0.0010</w:t>
      </w:r>
    </w:p>
    <w:p w14:paraId="586FDC5E" w14:textId="77777777" w:rsidR="00621760" w:rsidRDefault="00621760" w:rsidP="00621760">
      <w:r>
        <w:t>Current lb:-18.5588436126709</w:t>
      </w:r>
    </w:p>
    <w:p w14:paraId="5665E547" w14:textId="77777777" w:rsidR="00621760" w:rsidRDefault="00621760" w:rsidP="00621760">
      <w:r>
        <w:t>14 neurons visited</w:t>
      </w:r>
    </w:p>
    <w:p w14:paraId="1E19BA8C" w14:textId="77777777" w:rsidR="00621760" w:rsidRDefault="00621760" w:rsidP="00621760">
      <w:r>
        <w:t>Global ub: 79.33194732666016, batch ub: inf</w:t>
      </w:r>
    </w:p>
    <w:p w14:paraId="5C1659F6" w14:textId="77777777" w:rsidR="00621760" w:rsidRDefault="00621760" w:rsidP="00621760">
      <w:r>
        <w:t>Cumulative time: 2.703420877456665</w:t>
      </w:r>
    </w:p>
    <w:p w14:paraId="608608AF" w14:textId="77777777" w:rsidR="00621760" w:rsidRDefault="00621760" w:rsidP="00621760"/>
    <w:p w14:paraId="11080502" w14:textId="77777777" w:rsidR="00621760" w:rsidRDefault="00621760" w:rsidP="00621760">
      <w:r>
        <w:t>splitting decisions: [[4, 89], [4, 89], [4, 89], [4, 89], [4, 89], [4, 89], [4, 89], [4, 89]]</w:t>
      </w:r>
    </w:p>
    <w:p w14:paraId="7BB4D29F" w14:textId="77777777" w:rsidR="00621760" w:rsidRDefault="00621760" w:rsidP="00621760">
      <w:r>
        <w:t>best_l after optimization: 255.44825744628906 with beta sum per layer: [0.0, 0.0, 0.0, 0.0, 16.47698211669922]</w:t>
      </w:r>
    </w:p>
    <w:p w14:paraId="6301271A" w14:textId="77777777" w:rsidR="00621760" w:rsidRDefault="00621760" w:rsidP="00621760">
      <w:r>
        <w:t>alpha/beta optimization time: 0.382976770401001</w:t>
      </w:r>
    </w:p>
    <w:p w14:paraId="3E460EB3" w14:textId="77777777" w:rsidR="00621760" w:rsidRDefault="00621760" w:rsidP="00621760">
      <w:r>
        <w:t>This batch time : update_bounds func: 0.3890     prepare: 0.0040         bound: 0.3830   transfer: 0.0010        finalize: 0.0010</w:t>
      </w:r>
    </w:p>
    <w:p w14:paraId="20AEC557" w14:textId="77777777" w:rsidR="00621760" w:rsidRDefault="00621760" w:rsidP="00621760">
      <w:r>
        <w:t>Accumulated time: update_bounds func: 9.2301     prepare: 0.0856         bound: 9.0935   transfer: 0.0010        finalize: 0.0290</w:t>
      </w:r>
    </w:p>
    <w:p w14:paraId="6BD56C0D" w14:textId="77777777" w:rsidR="00621760" w:rsidRDefault="00621760" w:rsidP="00621760">
      <w:r>
        <w:t>batch bounding time:  0.3899848461151123</w:t>
      </w:r>
    </w:p>
    <w:p w14:paraId="759F1991" w14:textId="77777777" w:rsidR="00621760" w:rsidRDefault="00621760" w:rsidP="00621760">
      <w:r>
        <w:t>Current worst splitting domains [lb, ub] (depth):</w:t>
      </w:r>
    </w:p>
    <w:p w14:paraId="73A4D0C6" w14:textId="77777777" w:rsidR="00621760" w:rsidRDefault="00621760" w:rsidP="00621760">
      <w:r>
        <w:t>[-18.25859, 79.331947] (4), [-17.10005, 79.331947] (4), [-16.84949, 79.331947] (4), [-16.66643, 79.331947] (4), [-16.64463, 79.331947] (4), [-16.05919, 79.331947] (4), [-16.02812, 79.331947] (4), [-16.00509, 79.331947] (4), [-15.79701, 79.331947] (4), [-15.78467, 79.331947] (4), [-15.38563, 79.331947] (4), [-15.29379, 79.331947] (4), [-15.24713, 79.331947] (4), [-14.92300, 79.331947] (4), [-14.90246, 79.331947] (4), [-14.50297, 79.331947] (4),</w:t>
      </w:r>
    </w:p>
    <w:p w14:paraId="14EA3AF0" w14:textId="77777777" w:rsidR="00621760" w:rsidRDefault="00621760" w:rsidP="00621760">
      <w:r>
        <w:t>length of domains: 16</w:t>
      </w:r>
    </w:p>
    <w:p w14:paraId="78E3B82A" w14:textId="77777777" w:rsidR="00621760" w:rsidRDefault="00621760" w:rsidP="00621760">
      <w:r>
        <w:t>Total time: 0.3969       pickout: 0.0020         decision: 0.0040        get_bound: 0.3900       add_domain: 0.0010</w:t>
      </w:r>
    </w:p>
    <w:p w14:paraId="531D1F30" w14:textId="77777777" w:rsidR="00621760" w:rsidRDefault="00621760" w:rsidP="00621760">
      <w:r>
        <w:t>Current lb:-18.258586883544922</w:t>
      </w:r>
    </w:p>
    <w:p w14:paraId="1F425F10" w14:textId="77777777" w:rsidR="00621760" w:rsidRDefault="00621760" w:rsidP="00621760">
      <w:r>
        <w:t>30 neurons visited</w:t>
      </w:r>
    </w:p>
    <w:p w14:paraId="5045AE7F" w14:textId="77777777" w:rsidR="00621760" w:rsidRDefault="00621760" w:rsidP="00621760">
      <w:r>
        <w:t>Global ub: 79.33194732666016, batch ub: inf</w:t>
      </w:r>
    </w:p>
    <w:p w14:paraId="1C441522" w14:textId="77777777" w:rsidR="00621760" w:rsidRDefault="00621760" w:rsidP="00621760">
      <w:r>
        <w:lastRenderedPageBreak/>
        <w:t>Cumulative time: 3.102353096008301</w:t>
      </w:r>
    </w:p>
    <w:p w14:paraId="7AEB6867" w14:textId="77777777" w:rsidR="00621760" w:rsidRDefault="00621760" w:rsidP="00621760"/>
    <w:p w14:paraId="34113A52" w14:textId="77777777" w:rsidR="00621760" w:rsidRDefault="00621760" w:rsidP="00621760">
      <w:r>
        <w:t>splitting decisions: [[4, 69], [4, 69], [4, 69], [4, 69], [4, 69], [4, 69], [4, 69], [4, 69]]</w:t>
      </w:r>
    </w:p>
    <w:p w14:paraId="13F71BDB" w14:textId="77777777" w:rsidR="00621760" w:rsidRDefault="00621760" w:rsidP="00621760">
      <w:r>
        <w:t>best_l after optimization: 253.74932861328125 with beta sum per layer: [0.0, 0.0, 0.0, 0.0, 19.51340103149414]</w:t>
      </w:r>
    </w:p>
    <w:p w14:paraId="09F45FA7" w14:textId="77777777" w:rsidR="00621760" w:rsidRDefault="00621760" w:rsidP="00621760">
      <w:r>
        <w:t>alpha/beta optimization time: 0.3730006217956543</w:t>
      </w:r>
    </w:p>
    <w:p w14:paraId="7F063AE4" w14:textId="77777777" w:rsidR="00621760" w:rsidRDefault="00621760" w:rsidP="00621760">
      <w:r>
        <w:t>This batch time : update_bounds func: 0.3800     prepare: 0.0040         bound: 0.3730   transfer: 0.0010        finalize: 0.0020</w:t>
      </w:r>
    </w:p>
    <w:p w14:paraId="2D0E49FF" w14:textId="77777777" w:rsidR="00621760" w:rsidRDefault="00621760" w:rsidP="00621760">
      <w:r>
        <w:t>Accumulated time: update_bounds func: 9.6101     prepare: 0.0896         bound: 9.4665   transfer: 0.0010        finalize: 0.0310</w:t>
      </w:r>
    </w:p>
    <w:p w14:paraId="18397735" w14:textId="77777777" w:rsidR="00621760" w:rsidRDefault="00621760" w:rsidP="00621760">
      <w:r>
        <w:t>batch bounding time:  0.37998318672180176</w:t>
      </w:r>
    </w:p>
    <w:p w14:paraId="6F9EEF3D" w14:textId="77777777" w:rsidR="00621760" w:rsidRDefault="00621760" w:rsidP="00621760">
      <w:r>
        <w:t>Current worst splitting domains [lb, ub] (depth):</w:t>
      </w:r>
    </w:p>
    <w:p w14:paraId="3F4CDFD6" w14:textId="77777777" w:rsidR="00621760" w:rsidRDefault="00621760" w:rsidP="00621760">
      <w:r>
        <w:t>[-17.93480, 79.331947] (5), [-16.89339, 79.331947] (5), [-16.65575, 79.331947] (5), [-16.55066, 79.331947] (5), [-16.37143, 79.331947] (5), [-16.14088, 79.331947] (5), [-16.13498, 79.331947] (5), [-15.81139, 79.331947] (5), [-15.79701, 79.331947] (4), [-15.78467, 79.331947] (4), [-15.67044, 79.331947] (5), [-15.53106, 79.331947] (5), [-15.46912, 79.331947] (5), [-15.38563, 79.331947] (4), [-15.29379, 79.331947] (4), [-15.24713, 79.331947] (4), [-15.20555, 79.331947] (5), [-15.10936, 79.331947] (5), [-15.05797, 79.331947] (5), [-14.92300, 79.331947] (4),</w:t>
      </w:r>
    </w:p>
    <w:p w14:paraId="0333E525" w14:textId="77777777" w:rsidR="00621760" w:rsidRDefault="00621760" w:rsidP="00621760">
      <w:r>
        <w:t>length of domains: 24</w:t>
      </w:r>
    </w:p>
    <w:p w14:paraId="78EA6C18" w14:textId="77777777" w:rsidR="00621760" w:rsidRDefault="00621760" w:rsidP="00621760">
      <w:r>
        <w:t>Total time: 0.3870       pickout: 0.0030         decision: 0.0020        get_bound: 0.3810       add_domain: 0.0010</w:t>
      </w:r>
    </w:p>
    <w:p w14:paraId="5441C2A4" w14:textId="77777777" w:rsidR="00621760" w:rsidRDefault="00621760" w:rsidP="00621760">
      <w:r>
        <w:t>Current lb:-17.934804916381836</w:t>
      </w:r>
    </w:p>
    <w:p w14:paraId="79D4E9F6" w14:textId="77777777" w:rsidR="00621760" w:rsidRDefault="00621760" w:rsidP="00621760">
      <w:r>
        <w:t>46 neurons visited</w:t>
      </w:r>
    </w:p>
    <w:p w14:paraId="78208125" w14:textId="77777777" w:rsidR="00621760" w:rsidRDefault="00621760" w:rsidP="00621760">
      <w:r>
        <w:t>Global ub: 79.33194732666016, batch ub: inf</w:t>
      </w:r>
    </w:p>
    <w:p w14:paraId="12074F2C" w14:textId="77777777" w:rsidR="00621760" w:rsidRDefault="00621760" w:rsidP="00621760">
      <w:r>
        <w:t>Cumulative time: 3.4903149604797363</w:t>
      </w:r>
    </w:p>
    <w:p w14:paraId="3D74FFA9" w14:textId="77777777" w:rsidR="00621760" w:rsidRDefault="00621760" w:rsidP="00621760"/>
    <w:p w14:paraId="4C80C478" w14:textId="77777777" w:rsidR="00621760" w:rsidRDefault="00621760" w:rsidP="00621760">
      <w:r>
        <w:t>splitting decisions: [[4, 82], [4, 82], [4, 82], [4, 82], [4, 82], [4, 82], [4, 82], [4, 82]]</w:t>
      </w:r>
    </w:p>
    <w:p w14:paraId="02FE13C7" w14:textId="77777777" w:rsidR="00621760" w:rsidRDefault="00621760" w:rsidP="00621760">
      <w:r>
        <w:t>best_l after optimization: 253.22686767578125 with beta sum per layer: [0.0, 0.0, 0.0, 0.0, 19.3476505279541]</w:t>
      </w:r>
    </w:p>
    <w:p w14:paraId="68496726" w14:textId="77777777" w:rsidR="00621760" w:rsidRDefault="00621760" w:rsidP="00621760">
      <w:r>
        <w:t>alpha/beta optimization time: 0.3596808910369873</w:t>
      </w:r>
    </w:p>
    <w:p w14:paraId="6306FCF0" w14:textId="77777777" w:rsidR="00621760" w:rsidRDefault="00621760" w:rsidP="00621760">
      <w:r>
        <w:t>This batch time : update_bounds func: 0.3667     prepare: 0.0040         bound: 0.3597   transfer: 0.0010        finalize: 0.0020</w:t>
      </w:r>
    </w:p>
    <w:p w14:paraId="1E2275C1" w14:textId="77777777" w:rsidR="00621760" w:rsidRDefault="00621760" w:rsidP="00621760">
      <w:r>
        <w:t>Accumulated time: update_bounds func: 9.9768     prepare: 0.0936         bound: 9.8262   transfer: 0.0010        finalize: 0.0330</w:t>
      </w:r>
    </w:p>
    <w:p w14:paraId="2B0C3C8A" w14:textId="77777777" w:rsidR="00621760" w:rsidRDefault="00621760" w:rsidP="00621760">
      <w:r>
        <w:t>batch bounding time:  0.36666274070739746</w:t>
      </w:r>
    </w:p>
    <w:p w14:paraId="0F7B424B" w14:textId="77777777" w:rsidR="00621760" w:rsidRDefault="00621760" w:rsidP="00621760">
      <w:r>
        <w:t>Current worst splitting domains [lb, ub] (depth):</w:t>
      </w:r>
    </w:p>
    <w:p w14:paraId="06AAE7A7" w14:textId="77777777" w:rsidR="00621760" w:rsidRDefault="00621760" w:rsidP="00621760">
      <w:r>
        <w:t>[-17.63144, 79.331947] (6), [-16.79069, 79.331947] (6), [-16.51171, 79.331947] (6), [-16.28215, 79.331947] (6), [-16.22462, 79.331947] (6), [-16.07800, 79.331947] (6), [-15.79701, 79.331947] (4), [-15.78467, 79.331947] (4), [-15.73976, 79.331947] (6), [-15.73115, 79.331947] (6), [-15.70032, 79.331947] (6), [-15.67044, 79.331947] (5), [-15.54664, 79.331947] (6), [-15.53106, 79.331947] (5), [-15.52215, 79.331947] (6), [-15.46912, 79.331947] (5), [-15.40231, 79.331947] (6), [-15.38563, 79.331947] (4), [-15.29379, 79.331947] (4), [-15.24713, 79.331947] (4),</w:t>
      </w:r>
    </w:p>
    <w:p w14:paraId="6585B22E" w14:textId="77777777" w:rsidR="00621760" w:rsidRDefault="00621760" w:rsidP="00621760">
      <w:r>
        <w:t>length of domains: 32</w:t>
      </w:r>
    </w:p>
    <w:p w14:paraId="5511779C" w14:textId="77777777" w:rsidR="00621760" w:rsidRDefault="00621760" w:rsidP="00621760">
      <w:r>
        <w:t>Total time: 0.3736       pickout: 0.0030         decision: 0.0020        get_bound: 0.3667       add_domain: 0.0020</w:t>
      </w:r>
    </w:p>
    <w:p w14:paraId="1A2680E7" w14:textId="77777777" w:rsidR="00621760" w:rsidRDefault="00621760" w:rsidP="00621760">
      <w:r>
        <w:t>Current lb:-17.631441116333008</w:t>
      </w:r>
    </w:p>
    <w:p w14:paraId="522BE09A" w14:textId="77777777" w:rsidR="00621760" w:rsidRDefault="00621760" w:rsidP="00621760">
      <w:r>
        <w:t>62 neurons visited</w:t>
      </w:r>
    </w:p>
    <w:p w14:paraId="7854671B" w14:textId="77777777" w:rsidR="00621760" w:rsidRDefault="00621760" w:rsidP="00621760">
      <w:r>
        <w:t>Global ub: 79.33194732666016, batch ub: inf</w:t>
      </w:r>
    </w:p>
    <w:p w14:paraId="59047DFA" w14:textId="77777777" w:rsidR="00621760" w:rsidRDefault="00621760" w:rsidP="00621760">
      <w:r>
        <w:t>Cumulative time: 3.864957094192505</w:t>
      </w:r>
    </w:p>
    <w:p w14:paraId="1C61D3BD" w14:textId="77777777" w:rsidR="00621760" w:rsidRDefault="00621760" w:rsidP="00621760"/>
    <w:p w14:paraId="7004AD0F" w14:textId="77777777" w:rsidR="00621760" w:rsidRDefault="00621760" w:rsidP="00621760">
      <w:r>
        <w:t>splitting decisions: [[4, 44], [4, 44], [4, 44], [4, 44], [4, 44], [4, 44], [4, 69], [4, 69]]</w:t>
      </w:r>
    </w:p>
    <w:p w14:paraId="7E700983" w14:textId="77777777" w:rsidR="00621760" w:rsidRDefault="00621760" w:rsidP="00621760">
      <w:r>
        <w:t>best_l after optimization: 252.43301391601562 with beta sum per layer: [0.0, 0.0, 0.0, 0.0, 16.318099975585938]</w:t>
      </w:r>
    </w:p>
    <w:p w14:paraId="2B29EA8A" w14:textId="77777777" w:rsidR="00621760" w:rsidRDefault="00621760" w:rsidP="00621760">
      <w:r>
        <w:t>alpha/beta optimization time: 0.3759951591491699</w:t>
      </w:r>
    </w:p>
    <w:p w14:paraId="02178508" w14:textId="77777777" w:rsidR="00621760" w:rsidRDefault="00621760" w:rsidP="00621760">
      <w:r>
        <w:lastRenderedPageBreak/>
        <w:t>This batch time : update_bounds func: 0.3830     prepare: 0.0040         bound: 0.3760   transfer: 0.0010        finalize: 0.0020</w:t>
      </w:r>
    </w:p>
    <w:p w14:paraId="5B572FAA" w14:textId="77777777" w:rsidR="00621760" w:rsidRDefault="00621760" w:rsidP="00621760">
      <w:r>
        <w:t>Accumulated time: update_bounds func: 10.3598    prepare: 0.0976         bound: 10.2021  transfer: 0.0010        finalize: 0.0350</w:t>
      </w:r>
    </w:p>
    <w:p w14:paraId="3ACC6999" w14:textId="77777777" w:rsidR="00621760" w:rsidRDefault="00621760" w:rsidP="00621760">
      <w:r>
        <w:t>batch bounding time:  0.3829765319824219</w:t>
      </w:r>
    </w:p>
    <w:p w14:paraId="4EFBDF15" w14:textId="77777777" w:rsidR="00621760" w:rsidRDefault="00621760" w:rsidP="00621760">
      <w:r>
        <w:t>Current worst splitting domains [lb, ub] (depth):</w:t>
      </w:r>
    </w:p>
    <w:p w14:paraId="2FAA13ED" w14:textId="77777777" w:rsidR="00621760" w:rsidRDefault="00621760" w:rsidP="00621760">
      <w:r>
        <w:t>[-17.13279, 79.331947] (7), [-17.11442, 79.331947] (7), [-16.21863, 79.331947] (7), [-16.20850, 79.331947] (7), [-15.98577, 79.331947] (7), [-15.97882, 79.331947] (7), [-15.81034, 79.331947] (7), [-15.75763, 79.331947] (7), [-15.74938, 79.331947] (7), [-15.73976, 79.331947] (6), [-15.73115, 79.331947] (6), [-15.72575, 79.331947] (7), [-15.70032, 79.331947] (6), [-15.67044, 79.331947] (5), [-15.60849, 79.331947] (7), [-15.54664, 79.331947] (6), [-15.53106, 79.331947] (5), [-15.52215, 79.331947] (6), [-15.51779, 79.331947] (7), [-15.47206, 79.331947] (5),</w:t>
      </w:r>
    </w:p>
    <w:p w14:paraId="2ACB4922" w14:textId="77777777" w:rsidR="00621760" w:rsidRDefault="00621760" w:rsidP="00621760">
      <w:r>
        <w:t>length of domains: 40</w:t>
      </w:r>
    </w:p>
    <w:p w14:paraId="53C1759E" w14:textId="77777777" w:rsidR="00621760" w:rsidRDefault="00621760" w:rsidP="00621760">
      <w:r>
        <w:t>Total time: 0.3920       pickout: 0.0030         decision: 0.0040        get_bound: 0.3830       add_domain: 0.0020</w:t>
      </w:r>
    </w:p>
    <w:p w14:paraId="3FCA0730" w14:textId="77777777" w:rsidR="00621760" w:rsidRDefault="00621760" w:rsidP="00621760">
      <w:r>
        <w:t>Current lb:-17.13279151916504</w:t>
      </w:r>
    </w:p>
    <w:p w14:paraId="44829FA5" w14:textId="77777777" w:rsidR="00621760" w:rsidRDefault="00621760" w:rsidP="00621760">
      <w:r>
        <w:t>78 neurons visited</w:t>
      </w:r>
    </w:p>
    <w:p w14:paraId="6233434C" w14:textId="77777777" w:rsidR="00621760" w:rsidRDefault="00621760" w:rsidP="00621760">
      <w:r>
        <w:t>Global ub: 79.33194732666016, batch ub: inf</w:t>
      </w:r>
    </w:p>
    <w:p w14:paraId="63A9A9F3" w14:textId="77777777" w:rsidR="00621760" w:rsidRDefault="00621760" w:rsidP="00621760">
      <w:r>
        <w:t>Time out!!!!!!!!</w:t>
      </w:r>
    </w:p>
    <w:p w14:paraId="7EE9CC54" w14:textId="77777777" w:rsidR="00621760" w:rsidRDefault="00621760" w:rsidP="00621760">
      <w:r>
        <w:t>Image 6 label 8 verification end, final lower bound -17.13279151916504, upper bound 79.33194732666016, time: 4.296802282333374</w:t>
      </w:r>
    </w:p>
    <w:p w14:paraId="6A50B8C9" w14:textId="77777777" w:rsidR="00621760" w:rsidRDefault="00621760" w:rsidP="00621760">
      <w:r>
        <w:t>6 -17.13279151916504</w:t>
      </w:r>
    </w:p>
    <w:p w14:paraId="35CDE40B" w14:textId="77777777" w:rsidR="00621760" w:rsidRDefault="00621760" w:rsidP="00621760">
      <w:r>
        <w:t>Result: image 6 verification failure (with branch and bound).</w:t>
      </w:r>
    </w:p>
    <w:p w14:paraId="36B2387D" w14:textId="77777777" w:rsidR="00621760" w:rsidRDefault="00621760" w:rsidP="00621760">
      <w:r>
        <w:t>Wall time: 10.238861799240112</w:t>
      </w:r>
    </w:p>
    <w:p w14:paraId="6E2DD99E" w14:textId="77777777" w:rsidR="00621760" w:rsidRDefault="00621760" w:rsidP="00621760"/>
    <w:p w14:paraId="700263CD" w14:textId="77777777" w:rsidR="00621760" w:rsidRDefault="00621760" w:rsidP="00621760">
      <w:r>
        <w:t xml:space="preserve"> %%%%%%%%%%%%%%%%%%%%%%%%%%%%%%%%%%% idx: 6 img ID: 7 %%%%%%%%%%%%%%%%%%%%%%%%%%%%%%%%%%%%%%%%</w:t>
      </w:r>
    </w:p>
    <w:p w14:paraId="26BBB4C6" w14:textId="77777777" w:rsidR="00621760" w:rsidRDefault="00621760" w:rsidP="00621760">
      <w:r>
        <w:t>predicted label 9, correct label 9, image norm 82.59607696533203, logits tensor([-1.5174e+00, -2.0436e+00, -1.7616e+00,  1.6516e+00,  8.5354e-01,</w:t>
      </w:r>
    </w:p>
    <w:p w14:paraId="0A12C8CE" w14:textId="77777777" w:rsidR="00621760" w:rsidRDefault="00621760" w:rsidP="00621760">
      <w:r>
        <w:t xml:space="preserve">        -2.9163e-03, -4.1906e+00,  5.4028e-01,  7.4383e-01,  6.1605e+00],</w:t>
      </w:r>
    </w:p>
    <w:p w14:paraId="0DAE3525" w14:textId="77777777" w:rsidR="00621760" w:rsidRDefault="00621760" w:rsidP="00621760">
      <w:r>
        <w:t xml:space="preserve">       device='cuda:0', grad_fn=&lt;SelectBackward0&gt;)</w:t>
      </w:r>
    </w:p>
    <w:p w14:paraId="6F3989A8" w14:textId="77777777" w:rsidR="00621760" w:rsidRDefault="00621760" w:rsidP="00621760">
      <w:r>
        <w:t>Model prediction is: tensor([[-1.5174e+00, -2.0436e+00, -1.7616e+00,  1.6516e+00,  8.5354e-01,</w:t>
      </w:r>
    </w:p>
    <w:p w14:paraId="0D62DB3C" w14:textId="77777777" w:rsidR="00621760" w:rsidRDefault="00621760" w:rsidP="00621760">
      <w:r>
        <w:t xml:space="preserve">         -2.9163e-03, -4.1906e+00,  5.4028e-01,  7.4383e-01,  6.1605e+00]],</w:t>
      </w:r>
    </w:p>
    <w:p w14:paraId="2481412C" w14:textId="77777777" w:rsidR="00621760" w:rsidRDefault="00621760" w:rsidP="00621760">
      <w:r>
        <w:t xml:space="preserve">       device='cuda:0', grad_fn=&lt;AddBackward0&gt;)</w:t>
      </w:r>
    </w:p>
    <w:p w14:paraId="0DAE0D8E" w14:textId="77777777" w:rsidR="00621760" w:rsidRDefault="00621760" w:rsidP="00621760">
      <w:r>
        <w:t>alpha-CROWN optimizable variables initialized.</w:t>
      </w:r>
    </w:p>
    <w:p w14:paraId="694AA885" w14:textId="77777777" w:rsidR="00621760" w:rsidRDefault="00621760" w:rsidP="00621760">
      <w:r>
        <w:t>initial CROWN bounds: tensor([[-50.3112, -52.4911, -59.5219, -50.7275, -36.3782, -48.3131, -54.5636,</w:t>
      </w:r>
    </w:p>
    <w:p w14:paraId="702FEF66" w14:textId="77777777" w:rsidR="00621760" w:rsidRDefault="00621760" w:rsidP="00621760">
      <w:r>
        <w:t xml:space="preserve">         -41.1229, -51.3289]], device='cuda:0') None</w:t>
      </w:r>
    </w:p>
    <w:p w14:paraId="7A000A45" w14:textId="77777777" w:rsidR="00621760" w:rsidRDefault="00621760" w:rsidP="00621760">
      <w:r>
        <w:t>best_l after optimization: 248.64524841308594 with beta sum per layer: []</w:t>
      </w:r>
    </w:p>
    <w:p w14:paraId="6E9700C2" w14:textId="77777777" w:rsidR="00621760" w:rsidRDefault="00621760" w:rsidP="00621760">
      <w:r>
        <w:t>alpha/beta optimization time: 5.853922605514526</w:t>
      </w:r>
    </w:p>
    <w:p w14:paraId="320510E2" w14:textId="77777777" w:rsidR="00621760" w:rsidRDefault="00621760" w:rsidP="00621760">
      <w:r>
        <w:t>initial alpha-CROWN bounds: tensor([[-26.8971, -30.9152, -34.5254, -28.4662, -21.0301, -27.0514, -27.8475,</w:t>
      </w:r>
    </w:p>
    <w:p w14:paraId="07657211" w14:textId="77777777" w:rsidR="00621760" w:rsidRDefault="00621760" w:rsidP="00621760">
      <w:r>
        <w:t xml:space="preserve">         -23.7006, -28.2117]], device='cuda:0', grad_fn=&lt;AsStridedBackward0&gt;) None</w:t>
      </w:r>
    </w:p>
    <w:p w14:paraId="59D59FFC" w14:textId="77777777" w:rsidR="00621760" w:rsidRDefault="00621760" w:rsidP="00621760">
      <w:r>
        <w:t>##### [6:7] Tested against 2 ######</w:t>
      </w:r>
    </w:p>
    <w:p w14:paraId="73676E05" w14:textId="77777777" w:rsidR="00621760" w:rsidRDefault="00621760" w:rsidP="00621760">
      <w:r>
        <w:t>Model prediction is: tensor([[-1.5174e+00, -2.0436e+00, -1.7616e+00,  1.6516e+00,  8.5354e-01,</w:t>
      </w:r>
    </w:p>
    <w:p w14:paraId="61F4B019" w14:textId="77777777" w:rsidR="00621760" w:rsidRDefault="00621760" w:rsidP="00621760">
      <w:r>
        <w:t xml:space="preserve">         -2.9163e-03, -4.1906e+00,  5.4028e-01,  7.4383e-01,  6.1605e+00]],</w:t>
      </w:r>
    </w:p>
    <w:p w14:paraId="031499B6" w14:textId="77777777" w:rsidR="00621760" w:rsidRDefault="00621760" w:rsidP="00621760">
      <w:r>
        <w:t xml:space="preserve">       device='cuda:0', grad_fn=&lt;AddBackward0&gt;)</w:t>
      </w:r>
    </w:p>
    <w:p w14:paraId="48597A70" w14:textId="77777777" w:rsidR="00621760" w:rsidRDefault="00621760" w:rsidP="00621760">
      <w:r>
        <w:t>alpha-CROWN optimizable variables initialized.</w:t>
      </w:r>
    </w:p>
    <w:p w14:paraId="2BBAF1AF" w14:textId="77777777" w:rsidR="00621760" w:rsidRDefault="00621760" w:rsidP="00621760">
      <w:r>
        <w:t>setting alpha for layer /20 start_node /input.3</w:t>
      </w:r>
    </w:p>
    <w:p w14:paraId="3DD68CA2" w14:textId="77777777" w:rsidR="00621760" w:rsidRDefault="00621760" w:rsidP="00621760">
      <w:r>
        <w:t>setting alpha for layer /20 start_node /input.7</w:t>
      </w:r>
    </w:p>
    <w:p w14:paraId="6ADDF652" w14:textId="77777777" w:rsidR="00621760" w:rsidRDefault="00621760" w:rsidP="00621760">
      <w:r>
        <w:t>setting alpha for layer /20 start_node /input.11</w:t>
      </w:r>
    </w:p>
    <w:p w14:paraId="603F8EF7" w14:textId="77777777" w:rsidR="00621760" w:rsidRDefault="00621760" w:rsidP="00621760">
      <w:r>
        <w:t>setting alpha for layer /20 start_node /input.15</w:t>
      </w:r>
    </w:p>
    <w:p w14:paraId="015C7838" w14:textId="77777777" w:rsidR="00621760" w:rsidRDefault="00621760" w:rsidP="00621760">
      <w:r>
        <w:t>not setting layer /20 start_node /29 because shape mismatch (torch.Size([2, 1, 1, 100]) != torch.Size([2, 9, 1, 100]))</w:t>
      </w:r>
    </w:p>
    <w:p w14:paraId="537CB1B1" w14:textId="77777777" w:rsidR="00621760" w:rsidRDefault="00621760" w:rsidP="00621760">
      <w:r>
        <w:lastRenderedPageBreak/>
        <w:t>setting alpha for layer /22 start_node /input.7</w:t>
      </w:r>
    </w:p>
    <w:p w14:paraId="71B9B9BA" w14:textId="77777777" w:rsidR="00621760" w:rsidRDefault="00621760" w:rsidP="00621760">
      <w:r>
        <w:t>setting alpha for layer /22 start_node /input.11</w:t>
      </w:r>
    </w:p>
    <w:p w14:paraId="7D17057C" w14:textId="77777777" w:rsidR="00621760" w:rsidRDefault="00621760" w:rsidP="00621760">
      <w:r>
        <w:t>setting alpha for layer /22 start_node /input.15</w:t>
      </w:r>
    </w:p>
    <w:p w14:paraId="773A5C0E" w14:textId="77777777" w:rsidR="00621760" w:rsidRDefault="00621760" w:rsidP="00621760">
      <w:r>
        <w:t>not setting layer /22 start_node /29 because shape mismatch (torch.Size([2, 1, 1, 100]) != torch.Size([2, 9, 1, 100]))</w:t>
      </w:r>
    </w:p>
    <w:p w14:paraId="14EA8897" w14:textId="77777777" w:rsidR="00621760" w:rsidRDefault="00621760" w:rsidP="00621760">
      <w:r>
        <w:t>setting alpha for layer /24 start_node /input.11</w:t>
      </w:r>
    </w:p>
    <w:p w14:paraId="0486B3F1" w14:textId="77777777" w:rsidR="00621760" w:rsidRDefault="00621760" w:rsidP="00621760">
      <w:r>
        <w:t>setting alpha for layer /24 start_node /input.15</w:t>
      </w:r>
    </w:p>
    <w:p w14:paraId="3EB1E909" w14:textId="77777777" w:rsidR="00621760" w:rsidRDefault="00621760" w:rsidP="00621760">
      <w:r>
        <w:t>not setting layer /24 start_node /29 because shape mismatch (torch.Size([2, 1, 1, 100]) != torch.Size([2, 9, 1, 100]))</w:t>
      </w:r>
    </w:p>
    <w:p w14:paraId="4A45D8DC" w14:textId="77777777" w:rsidR="00621760" w:rsidRDefault="00621760" w:rsidP="00621760">
      <w:r>
        <w:t>setting alpha for layer /26 start_node /input.15</w:t>
      </w:r>
    </w:p>
    <w:p w14:paraId="749D3A8C" w14:textId="77777777" w:rsidR="00621760" w:rsidRDefault="00621760" w:rsidP="00621760">
      <w:r>
        <w:t>not setting layer /26 start_node /29 because shape mismatch (torch.Size([2, 1, 1, 100]) != torch.Size([2, 9, 1, 100]))</w:t>
      </w:r>
    </w:p>
    <w:p w14:paraId="4EDC09C4" w14:textId="77777777" w:rsidR="00621760" w:rsidRDefault="00621760" w:rsidP="00621760">
      <w:r>
        <w:t>not setting layer /28 start_node /29 because shape mismatch (torch.Size([2, 1, 1, 100]) != torch.Size([2, 9, 1, 100]))</w:t>
      </w:r>
    </w:p>
    <w:p w14:paraId="6A6F763F" w14:textId="77777777" w:rsidR="00621760" w:rsidRDefault="00621760" w:rsidP="00621760">
      <w:r>
        <w:t>0 /input torch.Size([1, 100])</w:t>
      </w:r>
    </w:p>
    <w:p w14:paraId="51184B1E" w14:textId="77777777" w:rsidR="00621760" w:rsidRDefault="00621760" w:rsidP="00621760">
      <w:r>
        <w:t>1 /input.3 torch.Size([1, 100])</w:t>
      </w:r>
    </w:p>
    <w:p w14:paraId="2C069DE2" w14:textId="77777777" w:rsidR="00621760" w:rsidRDefault="00621760" w:rsidP="00621760">
      <w:r>
        <w:t>2 /input.7 torch.Size([1, 100])</w:t>
      </w:r>
    </w:p>
    <w:p w14:paraId="14E3B4BB" w14:textId="77777777" w:rsidR="00621760" w:rsidRDefault="00621760" w:rsidP="00621760">
      <w:r>
        <w:t>3 /input.11 torch.Size([1, 100])</w:t>
      </w:r>
    </w:p>
    <w:p w14:paraId="7E99244D" w14:textId="77777777" w:rsidR="00621760" w:rsidRDefault="00621760" w:rsidP="00621760">
      <w:r>
        <w:t>4 /input.15 torch.Size([1, 100])</w:t>
      </w:r>
    </w:p>
    <w:p w14:paraId="54128AEB" w14:textId="77777777" w:rsidR="00621760" w:rsidRDefault="00621760" w:rsidP="00621760">
      <w:r>
        <w:t>best_l after optimization: 34.523948669433594 with beta sum per layer: []</w:t>
      </w:r>
    </w:p>
    <w:p w14:paraId="66683767" w14:textId="77777777" w:rsidR="00621760" w:rsidRDefault="00621760" w:rsidP="00621760">
      <w:r>
        <w:t>alpha/beta optimization time: 1.5167183876037598</w:t>
      </w:r>
    </w:p>
    <w:p w14:paraId="4722690C" w14:textId="77777777" w:rsidR="00621760" w:rsidRDefault="00621760" w:rsidP="00621760">
      <w:r>
        <w:t>alpha-CROWN with fixed intermediate bounds: tensor([[-34.5239]], device='cuda:0', grad_fn=&lt;AsStridedBackward0&gt;) None</w:t>
      </w:r>
    </w:p>
    <w:p w14:paraId="0E24CA27" w14:textId="77777777" w:rsidR="00621760" w:rsidRDefault="00621760" w:rsidP="00621760">
      <w:r>
        <w:t>-34.523948669433594</w:t>
      </w:r>
    </w:p>
    <w:p w14:paraId="346BF703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0 layer size = torch.Size([100]) with unstable 41 nodes</w:t>
      </w:r>
    </w:p>
    <w:p w14:paraId="2CEFF473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1 layer size = torch.Size([100]) with unstable 81 nodes</w:t>
      </w:r>
    </w:p>
    <w:p w14:paraId="0C81A8C3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2 layer size = torch.Size([100]) with unstable 100 nodes</w:t>
      </w:r>
    </w:p>
    <w:p w14:paraId="6533F12B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3 layer size = torch.Size([100]) with unstable 100 nodes</w:t>
      </w:r>
    </w:p>
    <w:p w14:paraId="14B7DE88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4 layer size = torch.Size([100]) with unstable 100 nodes</w:t>
      </w:r>
    </w:p>
    <w:p w14:paraId="6CE0CE10" w14:textId="77777777" w:rsidR="00621760" w:rsidRDefault="00621760" w:rsidP="00621760">
      <w:r>
        <w:t>-----------------</w:t>
      </w:r>
    </w:p>
    <w:p w14:paraId="074E20AB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# of total unstable neurons(</w:t>
      </w:r>
      <w:r>
        <w:rPr>
          <w:rFonts w:hint="eastAsia"/>
        </w:rPr>
        <w:t>不定态神经元总数量</w:t>
      </w:r>
      <w:r>
        <w:rPr>
          <w:rFonts w:hint="eastAsia"/>
        </w:rPr>
        <w:t>): 422</w:t>
      </w:r>
    </w:p>
    <w:p w14:paraId="5B48067A" w14:textId="77777777" w:rsidR="00621760" w:rsidRDefault="00621760" w:rsidP="00621760">
      <w:r>
        <w:t>-----------------</w:t>
      </w:r>
    </w:p>
    <w:p w14:paraId="752D65A9" w14:textId="77777777" w:rsidR="00621760" w:rsidRDefault="00621760" w:rsidP="00621760"/>
    <w:p w14:paraId="69A20173" w14:textId="77777777" w:rsidR="00621760" w:rsidRDefault="00621760" w:rsidP="00621760">
      <w:r>
        <w:t>splitting decisions: [[4, 1]]</w:t>
      </w:r>
    </w:p>
    <w:p w14:paraId="071E78C4" w14:textId="77777777" w:rsidR="00621760" w:rsidRDefault="00621760" w:rsidP="00621760">
      <w:r>
        <w:t>best_l after optimization: 64.55699157714844 with beta sum per layer: [0.0, 0.0, 0.0, 0.0, 0.6513972878456116]</w:t>
      </w:r>
    </w:p>
    <w:p w14:paraId="370B9E77" w14:textId="77777777" w:rsidR="00621760" w:rsidRDefault="00621760" w:rsidP="00621760">
      <w:r>
        <w:t>alpha/beta optimization time: 0.3726208209991455</w:t>
      </w:r>
    </w:p>
    <w:p w14:paraId="53CB1BF6" w14:textId="77777777" w:rsidR="00621760" w:rsidRDefault="00621760" w:rsidP="00621760">
      <w:r>
        <w:t>This batch time : update_bounds func: 0.3756     prepare: 0.0020         bound: 0.3726   transfer: 0.0010        finalize: 0.0000</w:t>
      </w:r>
    </w:p>
    <w:p w14:paraId="31FC9950" w14:textId="77777777" w:rsidR="00621760" w:rsidRDefault="00621760" w:rsidP="00621760">
      <w:r>
        <w:t>Accumulated time: update_bounds func: 10.7354    prepare: 0.0996         bound: 10.5748  transfer: 0.0010        finalize: 0.0350</w:t>
      </w:r>
    </w:p>
    <w:p w14:paraId="42926FF3" w14:textId="77777777" w:rsidR="00621760" w:rsidRDefault="00621760" w:rsidP="00621760">
      <w:r>
        <w:t>batch bounding time:  0.3766462802886963</w:t>
      </w:r>
    </w:p>
    <w:p w14:paraId="06DD879C" w14:textId="77777777" w:rsidR="00621760" w:rsidRDefault="00621760" w:rsidP="00621760">
      <w:r>
        <w:t>Current worst splitting domains [lb, ub] (depth):</w:t>
      </w:r>
    </w:p>
    <w:p w14:paraId="7BA82656" w14:textId="77777777" w:rsidR="00621760" w:rsidRDefault="00621760" w:rsidP="00621760">
      <w:r>
        <w:t>[-33.94632, 64.476051] (1), [-30.61068, 64.476051] (1),</w:t>
      </w:r>
    </w:p>
    <w:p w14:paraId="7CD3BA0F" w14:textId="77777777" w:rsidR="00621760" w:rsidRDefault="00621760" w:rsidP="00621760">
      <w:r>
        <w:t>length of domains: 2</w:t>
      </w:r>
    </w:p>
    <w:p w14:paraId="6195C55D" w14:textId="77777777" w:rsidR="00621760" w:rsidRDefault="00621760" w:rsidP="00621760">
      <w:r>
        <w:t>Total time: 0.3816       pickout: 0.0020         decision: 0.0030        get_bound: 0.3766       add_domain: 0.0000</w:t>
      </w:r>
    </w:p>
    <w:p w14:paraId="49C15AA0" w14:textId="77777777" w:rsidR="00621760" w:rsidRDefault="00621760" w:rsidP="00621760">
      <w:r>
        <w:t>Current lb:-33.94631576538086</w:t>
      </w:r>
    </w:p>
    <w:p w14:paraId="19BE7DCD" w14:textId="77777777" w:rsidR="00621760" w:rsidRDefault="00621760" w:rsidP="00621760">
      <w:r>
        <w:t>2 neurons visited</w:t>
      </w:r>
    </w:p>
    <w:p w14:paraId="3BECD480" w14:textId="77777777" w:rsidR="00621760" w:rsidRDefault="00621760" w:rsidP="00621760">
      <w:r>
        <w:t>Global ub: 64.4760513305664, batch ub: inf</w:t>
      </w:r>
    </w:p>
    <w:p w14:paraId="07A100BB" w14:textId="77777777" w:rsidR="00621760" w:rsidRDefault="00621760" w:rsidP="00621760">
      <w:r>
        <w:t>Cumulative time: 1.9312269687652588</w:t>
      </w:r>
    </w:p>
    <w:p w14:paraId="46A5AB53" w14:textId="77777777" w:rsidR="00621760" w:rsidRDefault="00621760" w:rsidP="00621760"/>
    <w:p w14:paraId="5CAA5B21" w14:textId="77777777" w:rsidR="00621760" w:rsidRDefault="00621760" w:rsidP="00621760">
      <w:r>
        <w:t>splitting decisions: [[4, 21], [4, 21]]</w:t>
      </w:r>
    </w:p>
    <w:p w14:paraId="0E76E1E0" w14:textId="77777777" w:rsidR="00621760" w:rsidRDefault="00621760" w:rsidP="00621760">
      <w:r>
        <w:lastRenderedPageBreak/>
        <w:t>best_l after optimization: 120.22540283203125 with beta sum per layer: [0.0, 0.0, 0.0, 0.0, 2.034317970275879]</w:t>
      </w:r>
    </w:p>
    <w:p w14:paraId="01C3FC89" w14:textId="77777777" w:rsidR="00621760" w:rsidRDefault="00621760" w:rsidP="00621760">
      <w:r>
        <w:t>alpha/beta optimization time: 0.3640263080596924</w:t>
      </w:r>
    </w:p>
    <w:p w14:paraId="56BBC30C" w14:textId="77777777" w:rsidR="00621760" w:rsidRDefault="00621760" w:rsidP="00621760">
      <w:r>
        <w:t>This batch time : update_bounds func: 0.3680     prepare: 0.0030         bound: 0.3640   transfer: 0.0010        finalize: 0.0000</w:t>
      </w:r>
    </w:p>
    <w:p w14:paraId="7C3694CD" w14:textId="77777777" w:rsidR="00621760" w:rsidRDefault="00621760" w:rsidP="00621760">
      <w:r>
        <w:t>Accumulated time: update_bounds func: 11.1034    prepare: 0.1026         bound: 10.9388  transfer: 0.0010        finalize: 0.0350</w:t>
      </w:r>
    </w:p>
    <w:p w14:paraId="54F76D77" w14:textId="77777777" w:rsidR="00621760" w:rsidRDefault="00621760" w:rsidP="00621760">
      <w:r>
        <w:t>batch bounding time:  0.36901307106018066</w:t>
      </w:r>
    </w:p>
    <w:p w14:paraId="332F44C6" w14:textId="77777777" w:rsidR="00621760" w:rsidRDefault="00621760" w:rsidP="00621760">
      <w:r>
        <w:t>Current worst splitting domains [lb, ub] (depth):</w:t>
      </w:r>
    </w:p>
    <w:p w14:paraId="376E31E7" w14:textId="77777777" w:rsidR="00621760" w:rsidRDefault="00621760" w:rsidP="00621760">
      <w:r>
        <w:t>[-33.41204, 64.476051] (2), [-29.94351, 64.476051] (2), [-29.62714, 64.476051] (2), [-27.24271, 64.476051] (2),</w:t>
      </w:r>
    </w:p>
    <w:p w14:paraId="197D39D2" w14:textId="77777777" w:rsidR="00621760" w:rsidRDefault="00621760" w:rsidP="00621760">
      <w:r>
        <w:t>length of domains: 4</w:t>
      </w:r>
    </w:p>
    <w:p w14:paraId="741FEB07" w14:textId="77777777" w:rsidR="00621760" w:rsidRDefault="00621760" w:rsidP="00621760">
      <w:r>
        <w:t>Total time: 0.3730       pickout: 0.0010         decision: 0.0030        get_bound: 0.3690       add_domain: 0.0000</w:t>
      </w:r>
    </w:p>
    <w:p w14:paraId="07885F29" w14:textId="77777777" w:rsidR="00621760" w:rsidRDefault="00621760" w:rsidP="00621760">
      <w:r>
        <w:t>Current lb:-33.41203689575195</w:t>
      </w:r>
    </w:p>
    <w:p w14:paraId="15B765DD" w14:textId="77777777" w:rsidR="00621760" w:rsidRDefault="00621760" w:rsidP="00621760">
      <w:r>
        <w:t>6 neurons visited</w:t>
      </w:r>
    </w:p>
    <w:p w14:paraId="37CB8B14" w14:textId="77777777" w:rsidR="00621760" w:rsidRDefault="00621760" w:rsidP="00621760">
      <w:r>
        <w:t>Global ub: 64.4760513305664, batch ub: inf</w:t>
      </w:r>
    </w:p>
    <w:p w14:paraId="16A35629" w14:textId="77777777" w:rsidR="00621760" w:rsidRDefault="00621760" w:rsidP="00621760">
      <w:r>
        <w:t>Cumulative time: 2.305227041244507</w:t>
      </w:r>
    </w:p>
    <w:p w14:paraId="132D18D9" w14:textId="77777777" w:rsidR="00621760" w:rsidRDefault="00621760" w:rsidP="00621760"/>
    <w:p w14:paraId="441EE7EA" w14:textId="77777777" w:rsidR="00621760" w:rsidRDefault="00621760" w:rsidP="00621760">
      <w:r>
        <w:t>splitting decisions: [[4, 72], [4, 72], [4, 72], [4, 72]]</w:t>
      </w:r>
    </w:p>
    <w:p w14:paraId="70B3E6DA" w14:textId="77777777" w:rsidR="00621760" w:rsidRDefault="00621760" w:rsidP="00621760">
      <w:r>
        <w:t>best_l after optimization: 227.289306640625 with beta sum per layer: [0.0, 0.0, 0.0, 0.0, 5.59809684753418]</w:t>
      </w:r>
    </w:p>
    <w:p w14:paraId="40AC3A26" w14:textId="77777777" w:rsidR="00621760" w:rsidRDefault="00621760" w:rsidP="00621760">
      <w:r>
        <w:t>alpha/beta optimization time: 0.3809804916381836</w:t>
      </w:r>
    </w:p>
    <w:p w14:paraId="2A3F8E83" w14:textId="77777777" w:rsidR="00621760" w:rsidRDefault="00621760" w:rsidP="00621760">
      <w:r>
        <w:t>This batch time : update_bounds func: 0.3870     prepare: 0.0040         bound: 0.3810   transfer: 0.0010        finalize: 0.0010</w:t>
      </w:r>
    </w:p>
    <w:p w14:paraId="634AEEBC" w14:textId="77777777" w:rsidR="00621760" w:rsidRDefault="00621760" w:rsidP="00621760">
      <w:r>
        <w:t>Accumulated time: update_bounds func: 11.4904    prepare: 0.1066         bound: 11.3198  transfer: 0.0010        finalize: 0.0360</w:t>
      </w:r>
    </w:p>
    <w:p w14:paraId="4CB59683" w14:textId="77777777" w:rsidR="00621760" w:rsidRDefault="00621760" w:rsidP="00621760">
      <w:r>
        <w:t>batch bounding time:  0.38796186447143555</w:t>
      </w:r>
    </w:p>
    <w:p w14:paraId="6D5BEEDD" w14:textId="77777777" w:rsidR="00621760" w:rsidRDefault="00621760" w:rsidP="00621760">
      <w:r>
        <w:t>Current worst splitting domains [lb, ub] (depth):</w:t>
      </w:r>
    </w:p>
    <w:p w14:paraId="7AE774DD" w14:textId="77777777" w:rsidR="00621760" w:rsidRDefault="00621760" w:rsidP="00621760">
      <w:r>
        <w:t>[-32.56546, 64.476051] (3), [-30.94352, 64.476051] (3), [-29.11716, 64.476051] (3), [-28.89373, 64.476051] (3), [-27.28386, 64.476051] (3), [-27.16874, 64.476051] (3), [-26.49351, 64.476051] (3), [-24.82331, 64.476051] (3),</w:t>
      </w:r>
    </w:p>
    <w:p w14:paraId="1C7B47BC" w14:textId="77777777" w:rsidR="00621760" w:rsidRDefault="00621760" w:rsidP="00621760">
      <w:r>
        <w:t>length of domains: 8</w:t>
      </w:r>
    </w:p>
    <w:p w14:paraId="407BBE1B" w14:textId="77777777" w:rsidR="00621760" w:rsidRDefault="00621760" w:rsidP="00621760">
      <w:r>
        <w:t>Total time: 0.3920       pickout: 0.0020         decision: 0.0020        get_bound: 0.3880       add_domain: 0.0000</w:t>
      </w:r>
    </w:p>
    <w:p w14:paraId="6638DE3C" w14:textId="77777777" w:rsidR="00621760" w:rsidRDefault="00621760" w:rsidP="00621760">
      <w:r>
        <w:t>Current lb:-32.56545639038086</w:t>
      </w:r>
    </w:p>
    <w:p w14:paraId="2EB28821" w14:textId="77777777" w:rsidR="00621760" w:rsidRDefault="00621760" w:rsidP="00621760">
      <w:r>
        <w:t>14 neurons visited</w:t>
      </w:r>
    </w:p>
    <w:p w14:paraId="121D15C9" w14:textId="77777777" w:rsidR="00621760" w:rsidRDefault="00621760" w:rsidP="00621760">
      <w:r>
        <w:t>Global ub: 64.4760513305664, batch ub: inf</w:t>
      </w:r>
    </w:p>
    <w:p w14:paraId="00D9718D" w14:textId="77777777" w:rsidR="00621760" w:rsidRDefault="00621760" w:rsidP="00621760">
      <w:r>
        <w:t>Cumulative time: 2.6981751918792725</w:t>
      </w:r>
    </w:p>
    <w:p w14:paraId="30E5E42C" w14:textId="77777777" w:rsidR="00621760" w:rsidRDefault="00621760" w:rsidP="00621760"/>
    <w:p w14:paraId="7E6F3D6E" w14:textId="77777777" w:rsidR="00621760" w:rsidRDefault="00621760" w:rsidP="00621760">
      <w:r>
        <w:t>splitting decisions: [[4, 23], [4, 23], [4, 23], [4, 23], [4, 23], [4, 23], [4, 23], [4, 23]]</w:t>
      </w:r>
    </w:p>
    <w:p w14:paraId="0C949B50" w14:textId="77777777" w:rsidR="00621760" w:rsidRDefault="00621760" w:rsidP="00621760">
      <w:r>
        <w:t>best_l after optimization: 431.5682678222656 with beta sum per layer: [0.0, 0.0, 0.0, 0.0, 14.575346946716309]</w:t>
      </w:r>
    </w:p>
    <w:p w14:paraId="3C170EF9" w14:textId="77777777" w:rsidR="00621760" w:rsidRDefault="00621760" w:rsidP="00621760">
      <w:r>
        <w:t>alpha/beta optimization time: 0.3759944438934326</w:t>
      </w:r>
    </w:p>
    <w:p w14:paraId="5BA6482A" w14:textId="77777777" w:rsidR="00621760" w:rsidRDefault="00621760" w:rsidP="00621760">
      <w:r>
        <w:t>This batch time : update_bounds func: 0.3840     prepare: 0.0040         bound: 0.3770   transfer: 0.0010        finalize: 0.0020</w:t>
      </w:r>
    </w:p>
    <w:p w14:paraId="152B47B4" w14:textId="77777777" w:rsidR="00621760" w:rsidRDefault="00621760" w:rsidP="00621760">
      <w:r>
        <w:t>Accumulated time: update_bounds func: 11.8743    prepare: 0.1106         bound: 11.6968  transfer: 0.0010        finalize: 0.0380</w:t>
      </w:r>
    </w:p>
    <w:p w14:paraId="386A9311" w14:textId="77777777" w:rsidR="00621760" w:rsidRDefault="00621760" w:rsidP="00621760">
      <w:r>
        <w:t>batch bounding time:  0.3839726448059082</w:t>
      </w:r>
    </w:p>
    <w:p w14:paraId="6B98C25F" w14:textId="77777777" w:rsidR="00621760" w:rsidRDefault="00621760" w:rsidP="00621760">
      <w:r>
        <w:t>Current worst splitting domains [lb, ub] (depth):</w:t>
      </w:r>
    </w:p>
    <w:p w14:paraId="5E65B67D" w14:textId="77777777" w:rsidR="00621760" w:rsidRDefault="00621760" w:rsidP="00621760">
      <w:r>
        <w:t>[-32.00429, 64.476051] (4), [-30.32777, 64.476051] (4), [-29.70337, 64.476051] (4), [-28.23670, 64.476051] (4), [-28.23511, 64.476051] (4), [-28.13900, 64.476051] (4), [-27.07051, 64.476051] (4), [-26.75191, 64.476051] (4), [-26.64159, 64.476051] (4), [-26.32930, 64.476051] (4), [-</w:t>
      </w:r>
      <w:r>
        <w:lastRenderedPageBreak/>
        <w:t>25.65240, 64.476051] (4), [-25.31517, 64.476051] (4), [-25.05051, 64.476051] (4), [-24.88947, 64.476051] (4), [-24.16729, 64.476051] (4), [-23.05388, 64.476051] (4),</w:t>
      </w:r>
    </w:p>
    <w:p w14:paraId="7F16BC89" w14:textId="77777777" w:rsidR="00621760" w:rsidRDefault="00621760" w:rsidP="00621760">
      <w:r>
        <w:t>length of domains: 16</w:t>
      </w:r>
    </w:p>
    <w:p w14:paraId="264BDFE3" w14:textId="77777777" w:rsidR="00621760" w:rsidRDefault="00621760" w:rsidP="00621760">
      <w:r>
        <w:t>Total time: 0.3920       pickout: 0.0020         decision: 0.0040        get_bound: 0.3850       add_domain: 0.0010</w:t>
      </w:r>
    </w:p>
    <w:p w14:paraId="47D8D4B7" w14:textId="77777777" w:rsidR="00621760" w:rsidRDefault="00621760" w:rsidP="00621760">
      <w:r>
        <w:t>Current lb:-32.00428771972656</w:t>
      </w:r>
    </w:p>
    <w:p w14:paraId="646554BC" w14:textId="77777777" w:rsidR="00621760" w:rsidRDefault="00621760" w:rsidP="00621760">
      <w:r>
        <w:t>30 neurons visited</w:t>
      </w:r>
    </w:p>
    <w:p w14:paraId="1E708B7D" w14:textId="77777777" w:rsidR="00621760" w:rsidRDefault="00621760" w:rsidP="00621760">
      <w:r>
        <w:t>Global ub: 64.4760513305664, batch ub: inf</w:t>
      </w:r>
    </w:p>
    <w:p w14:paraId="5EA3F00F" w14:textId="77777777" w:rsidR="00621760" w:rsidRDefault="00621760" w:rsidP="00621760">
      <w:r>
        <w:t>Cumulative time: 3.0911242961883545</w:t>
      </w:r>
    </w:p>
    <w:p w14:paraId="523D4B63" w14:textId="77777777" w:rsidR="00621760" w:rsidRDefault="00621760" w:rsidP="00621760"/>
    <w:p w14:paraId="1481E9F0" w14:textId="77777777" w:rsidR="00621760" w:rsidRDefault="00621760" w:rsidP="00621760">
      <w:r>
        <w:t>splitting decisions: [[4, 8], [4, 8], [4, 8], [4, 8], [4, 8], [4, 8], [4, 8], [4, 8]]</w:t>
      </w:r>
    </w:p>
    <w:p w14:paraId="56F84EEA" w14:textId="77777777" w:rsidR="00621760" w:rsidRDefault="00621760" w:rsidP="00621760">
      <w:r>
        <w:t>best_l after optimization: 437.3499755859375 with beta sum per layer: [0.0, 0.0, 0.0, 0.0, 16.328035354614258]</w:t>
      </w:r>
    </w:p>
    <w:p w14:paraId="0EF83FBA" w14:textId="77777777" w:rsidR="00621760" w:rsidRDefault="00621760" w:rsidP="00621760">
      <w:r>
        <w:t>alpha/beta optimization time: 0.37636351585388184</w:t>
      </w:r>
    </w:p>
    <w:p w14:paraId="64B17871" w14:textId="77777777" w:rsidR="00621760" w:rsidRDefault="00621760" w:rsidP="00621760">
      <w:r>
        <w:t>This batch time : update_bounds func: 0.3834     prepare: 0.0030         bound: 0.3774   transfer: 0.0010        finalize: 0.0020</w:t>
      </w:r>
    </w:p>
    <w:p w14:paraId="076677E6" w14:textId="77777777" w:rsidR="00621760" w:rsidRDefault="00621760" w:rsidP="00621760">
      <w:r>
        <w:t>Accumulated time: update_bounds func: 12.2577    prepare: 0.1136         bound: 12.0741  transfer: 0.0010        finalize: 0.0400</w:t>
      </w:r>
    </w:p>
    <w:p w14:paraId="011254CD" w14:textId="77777777" w:rsidR="00621760" w:rsidRDefault="00621760" w:rsidP="00621760">
      <w:r>
        <w:t>batch bounding time:  0.38337135314941406</w:t>
      </w:r>
    </w:p>
    <w:p w14:paraId="374BF053" w14:textId="77777777" w:rsidR="00621760" w:rsidRDefault="00621760" w:rsidP="00621760">
      <w:r>
        <w:t>Current worst splitting domains [lb, ub] (depth):</w:t>
      </w:r>
    </w:p>
    <w:p w14:paraId="774F6E4D" w14:textId="77777777" w:rsidR="00621760" w:rsidRDefault="00621760" w:rsidP="00621760">
      <w:r>
        <w:t>[-31.38698, 64.476051] (5), [-29.57269, 64.476051] (5), [-29.30737, 64.476051] (5), [-28.93887, 64.476051] (5), [-28.25664, 64.476051] (5), [-27.63426, 64.476051] (5), [-27.47122, 64.476051] (5), [-27.36300, 64.476051] (5), [-27.13729, 64.476051] (5), [-26.64159, 64.476051] (4), [-26.32930, 64.476051] (4), [-26.27142, 64.476051] (5), [-26.21298, 64.476051] (5), [-26.20259, 64.476051] (5), [-26.06601, 64.476051] (5), [-25.94464, 64.476051] (5), [-25.65240, 64.476051] (4), [-25.31517, 64.476051] (4), [-25.22456, 64.476051] (5), [-25.05051, 64.476051] (4),</w:t>
      </w:r>
    </w:p>
    <w:p w14:paraId="3D477696" w14:textId="77777777" w:rsidR="00621760" w:rsidRDefault="00621760" w:rsidP="00621760">
      <w:r>
        <w:t>length of domains: 24</w:t>
      </w:r>
    </w:p>
    <w:p w14:paraId="799D20A5" w14:textId="77777777" w:rsidR="00621760" w:rsidRDefault="00621760" w:rsidP="00621760">
      <w:r>
        <w:t>Total time: 0.3923       pickout: 0.0020         decision: 0.0050        get_bound: 0.3834       add_domain: 0.0020</w:t>
      </w:r>
    </w:p>
    <w:p w14:paraId="1BFA5713" w14:textId="77777777" w:rsidR="00621760" w:rsidRDefault="00621760" w:rsidP="00621760">
      <w:r>
        <w:t>Current lb:-31.38697624206543</w:t>
      </w:r>
    </w:p>
    <w:p w14:paraId="6DEB3490" w14:textId="77777777" w:rsidR="00621760" w:rsidRDefault="00621760" w:rsidP="00621760">
      <w:r>
        <w:t>46 neurons visited</w:t>
      </w:r>
    </w:p>
    <w:p w14:paraId="734C6F25" w14:textId="77777777" w:rsidR="00621760" w:rsidRDefault="00621760" w:rsidP="00621760">
      <w:r>
        <w:t>Global ub: 64.4760513305664, batch ub: inf</w:t>
      </w:r>
    </w:p>
    <w:p w14:paraId="5650E1F1" w14:textId="77777777" w:rsidR="00621760" w:rsidRDefault="00621760" w:rsidP="00621760">
      <w:r>
        <w:t>Cumulative time: 3.4844412803649902</w:t>
      </w:r>
    </w:p>
    <w:p w14:paraId="77F8ABFF" w14:textId="77777777" w:rsidR="00621760" w:rsidRDefault="00621760" w:rsidP="00621760"/>
    <w:p w14:paraId="19EB407D" w14:textId="77777777" w:rsidR="00621760" w:rsidRDefault="00621760" w:rsidP="00621760">
      <w:r>
        <w:t>splitting decisions: [[4, 11], [4, 11], [4, 11], [4, 11], [4, 11], [4, 11], [4, 11], [4, 11]]</w:t>
      </w:r>
    </w:p>
    <w:p w14:paraId="7115AFC8" w14:textId="77777777" w:rsidR="00621760" w:rsidRDefault="00621760" w:rsidP="00621760">
      <w:r>
        <w:t>best_l after optimization: 442.35455322265625 with beta sum per layer: [0.0, 0.0, 0.0, 0.0, 14.043636322021484]</w:t>
      </w:r>
    </w:p>
    <w:p w14:paraId="68058A95" w14:textId="77777777" w:rsidR="00621760" w:rsidRDefault="00621760" w:rsidP="00621760">
      <w:r>
        <w:t>alpha/beta optimization time: 0.35764384269714355</w:t>
      </w:r>
    </w:p>
    <w:p w14:paraId="37A26AF1" w14:textId="77777777" w:rsidR="00621760" w:rsidRDefault="00621760" w:rsidP="00621760">
      <w:r>
        <w:t>This batch time : update_bounds func: 0.3657     prepare: 0.0040         bound: 0.3576   transfer: 0.0010        finalize: 0.0020</w:t>
      </w:r>
    </w:p>
    <w:p w14:paraId="6CED8035" w14:textId="77777777" w:rsidR="00621760" w:rsidRDefault="00621760" w:rsidP="00621760">
      <w:r>
        <w:t>Accumulated time: update_bounds func: 12.6234    prepare: 0.1176         bound: 12.4318  transfer: 0.0010        finalize: 0.0419</w:t>
      </w:r>
    </w:p>
    <w:p w14:paraId="6E5C573B" w14:textId="77777777" w:rsidR="00621760" w:rsidRDefault="00621760" w:rsidP="00621760">
      <w:r>
        <w:t>batch bounding time:  0.36565327644348145</w:t>
      </w:r>
    </w:p>
    <w:p w14:paraId="678B5483" w14:textId="77777777" w:rsidR="00621760" w:rsidRDefault="00621760" w:rsidP="00621760">
      <w:r>
        <w:t>Current worst splitting domains [lb, ub] (depth):</w:t>
      </w:r>
    </w:p>
    <w:p w14:paraId="67361CF3" w14:textId="77777777" w:rsidR="00621760" w:rsidRDefault="00621760" w:rsidP="00621760">
      <w:r>
        <w:t>[-30.48368, 64.476051] (6), [-30.28904, 64.476051] (6), [-28.56264, 64.476051] (6), [-28.48797, 64.476051] (6), [-28.19463, 64.476051] (6), [-27.95500, 64.476051] (6), [-27.93343, 64.476051] (6), [-27.80269, 64.476051] (6), [-27.13729, 64.476051] (5), [-27.10417, 64.476051] (6), [-27.07113, 64.476051] (6), [-26.86672, 64.476051] (6), [-26.64159, 64.476051] (4), [-26.50441, 64.476051] (6), [-26.32930, 64.476051] (4), [-26.31246, 64.476051] (6), [-26.30234, 64.476051] (6), [-26.29932, 64.476051] (6), [-26.27142, 64.476051] (5), [-26.21298, 64.476051] (5),</w:t>
      </w:r>
    </w:p>
    <w:p w14:paraId="22017DAE" w14:textId="77777777" w:rsidR="00621760" w:rsidRDefault="00621760" w:rsidP="00621760">
      <w:r>
        <w:t>length of domains: 32</w:t>
      </w:r>
    </w:p>
    <w:p w14:paraId="2E3F492A" w14:textId="77777777" w:rsidR="00621760" w:rsidRDefault="00621760" w:rsidP="00621760">
      <w:r>
        <w:t>Total time: 0.3736       pickout: 0.0020         decision: 0.0040        get_bound: 0.3657       add_domain: 0.0020</w:t>
      </w:r>
    </w:p>
    <w:p w14:paraId="4CE698A3" w14:textId="77777777" w:rsidR="00621760" w:rsidRDefault="00621760" w:rsidP="00621760">
      <w:r>
        <w:t>Current lb:-30.483680725097656</w:t>
      </w:r>
    </w:p>
    <w:p w14:paraId="457A90E3" w14:textId="77777777" w:rsidR="00621760" w:rsidRDefault="00621760" w:rsidP="00621760">
      <w:r>
        <w:lastRenderedPageBreak/>
        <w:t>62 neurons visited</w:t>
      </w:r>
    </w:p>
    <w:p w14:paraId="0A152EFB" w14:textId="77777777" w:rsidR="00621760" w:rsidRDefault="00621760" w:rsidP="00621760">
      <w:r>
        <w:t>Global ub: 64.4760513305664, batch ub: inf</w:t>
      </w:r>
    </w:p>
    <w:p w14:paraId="69B816D7" w14:textId="77777777" w:rsidR="00621760" w:rsidRDefault="00621760" w:rsidP="00621760">
      <w:r>
        <w:t>Cumulative time: 3.859041929244995</w:t>
      </w:r>
    </w:p>
    <w:p w14:paraId="56513722" w14:textId="77777777" w:rsidR="00621760" w:rsidRDefault="00621760" w:rsidP="00621760"/>
    <w:p w14:paraId="04BCE4F4" w14:textId="77777777" w:rsidR="00621760" w:rsidRDefault="00621760" w:rsidP="00621760">
      <w:r>
        <w:t>splitting decisions: [[4, 86], [4, 86], [4, 86], [4, 86], [4, 86], [4, 86], [3, 57], [3, 57]]</w:t>
      </w:r>
    </w:p>
    <w:p w14:paraId="5DA810B2" w14:textId="77777777" w:rsidR="00621760" w:rsidRDefault="00621760" w:rsidP="00621760">
      <w:r>
        <w:t>best_l after optimization: 443.2215576171875 with beta sum per layer: [0.0, 0.0, 0.0, 0.36882105469703674, 13.242822647094727]</w:t>
      </w:r>
    </w:p>
    <w:p w14:paraId="13957560" w14:textId="77777777" w:rsidR="00621760" w:rsidRDefault="00621760" w:rsidP="00621760">
      <w:r>
        <w:t>alpha/beta optimization time: 0.3779895305633545</w:t>
      </w:r>
    </w:p>
    <w:p w14:paraId="67C4AF40" w14:textId="77777777" w:rsidR="00621760" w:rsidRDefault="00621760" w:rsidP="00621760">
      <w:r>
        <w:t>This batch time : update_bounds func: 0.3850     prepare: 0.0040         bound: 0.3780   transfer: 0.0010        finalize: 0.0020</w:t>
      </w:r>
    </w:p>
    <w:p w14:paraId="7F84201C" w14:textId="77777777" w:rsidR="00621760" w:rsidRDefault="00621760" w:rsidP="00621760">
      <w:r>
        <w:t>Accumulated time: update_bounds func: 13.0083    prepare: 0.1216         bound: 12.8098  transfer: 0.0010        finalize: 0.0439</w:t>
      </w:r>
    </w:p>
    <w:p w14:paraId="0AD0C7AA" w14:textId="77777777" w:rsidR="00621760" w:rsidRDefault="00621760" w:rsidP="00621760">
      <w:r>
        <w:t>batch bounding time:  0.38496947288513184</w:t>
      </w:r>
    </w:p>
    <w:p w14:paraId="0688710B" w14:textId="77777777" w:rsidR="00621760" w:rsidRDefault="00621760" w:rsidP="00621760">
      <w:r>
        <w:t>Current worst splitting domains [lb, ub] (depth):</w:t>
      </w:r>
    </w:p>
    <w:p w14:paraId="3B6573E2" w14:textId="77777777" w:rsidR="00621760" w:rsidRDefault="00621760" w:rsidP="00621760">
      <w:r>
        <w:t>[-29.75048, 64.476051] (7), [-29.51950, 64.476051] (7), [-29.23537, 64.476051] (7), [-29.09604, 64.476051] (7), [-27.76698, 64.476051] (7), [-27.68220, 64.476051] (7), [-27.47651, 64.476051] (7), [-27.40018, 64.476051] (7), [-27.37982, 64.476051] (7), [-27.34093, 64.476051] (7), [-27.32958, 64.476051] (7), [-27.18107, 64.476051] (7), [-27.13729, 64.476051] (5), [-27.10417, 64.476051] (6), [-27.07113, 64.476051] (6), [-26.87147, 64.476051] (7), [-26.86672, 64.476051] (6), [-26.72924, 64.476051] (7), [-26.64159, 64.476051] (4), [-26.50441, 64.476051] (6),</w:t>
      </w:r>
    </w:p>
    <w:p w14:paraId="3E1B8A7B" w14:textId="77777777" w:rsidR="00621760" w:rsidRDefault="00621760" w:rsidP="00621760">
      <w:r>
        <w:t>length of domains: 40</w:t>
      </w:r>
    </w:p>
    <w:p w14:paraId="419C614F" w14:textId="77777777" w:rsidR="00621760" w:rsidRDefault="00621760" w:rsidP="00621760">
      <w:r>
        <w:t>Total time: 0.3929       pickout: 0.0030         decision: 0.0030        get_bound: 0.3860       add_domain: 0.0010</w:t>
      </w:r>
    </w:p>
    <w:p w14:paraId="274DD843" w14:textId="77777777" w:rsidR="00621760" w:rsidRDefault="00621760" w:rsidP="00621760">
      <w:r>
        <w:t>Current lb:-29.75048065185547</w:t>
      </w:r>
    </w:p>
    <w:p w14:paraId="706E3D88" w14:textId="77777777" w:rsidR="00621760" w:rsidRDefault="00621760" w:rsidP="00621760">
      <w:r>
        <w:t>78 neurons visited</w:t>
      </w:r>
    </w:p>
    <w:p w14:paraId="503B7747" w14:textId="77777777" w:rsidR="00621760" w:rsidRDefault="00621760" w:rsidP="00621760">
      <w:r>
        <w:t>Global ub: 64.4760513305664, batch ub: inf</w:t>
      </w:r>
    </w:p>
    <w:p w14:paraId="145BB5CA" w14:textId="77777777" w:rsidR="00621760" w:rsidRDefault="00621760" w:rsidP="00621760">
      <w:r>
        <w:t>Time out!!!!!!!!</w:t>
      </w:r>
    </w:p>
    <w:p w14:paraId="1D59B571" w14:textId="77777777" w:rsidR="00621760" w:rsidRDefault="00621760" w:rsidP="00621760">
      <w:r>
        <w:t>Image 7 label 2 verification end, final lower bound -29.75048065185547, upper bound 64.4760513305664, time: 4.290856838226318</w:t>
      </w:r>
    </w:p>
    <w:p w14:paraId="1592663A" w14:textId="77777777" w:rsidR="00621760" w:rsidRDefault="00621760" w:rsidP="00621760">
      <w:r>
        <w:t>7 -29.75048065185547</w:t>
      </w:r>
    </w:p>
    <w:p w14:paraId="2C687F10" w14:textId="77777777" w:rsidR="00621760" w:rsidRDefault="00621760" w:rsidP="00621760">
      <w:r>
        <w:t>Result: image 7 verification failure (with branch and bound).</w:t>
      </w:r>
    </w:p>
    <w:p w14:paraId="3FDF40EF" w14:textId="77777777" w:rsidR="00621760" w:rsidRDefault="00621760" w:rsidP="00621760">
      <w:r>
        <w:t>Wall time: 10.251465559005737</w:t>
      </w:r>
    </w:p>
    <w:p w14:paraId="72CAEC89" w14:textId="77777777" w:rsidR="00621760" w:rsidRDefault="00621760" w:rsidP="00621760"/>
    <w:p w14:paraId="6DE12A32" w14:textId="77777777" w:rsidR="00621760" w:rsidRDefault="00621760" w:rsidP="00621760">
      <w:r>
        <w:t xml:space="preserve"> %%%%%%%%%%%%%%%%%%%%%%%%%%%%%%%%%%% idx: 7 img ID: 8 %%%%%%%%%%%%%%%%%%%%%%%%%%%%%%%%%%%%%%%%</w:t>
      </w:r>
    </w:p>
    <w:p w14:paraId="721CA5B0" w14:textId="77777777" w:rsidR="00621760" w:rsidRDefault="00621760" w:rsidP="00621760">
      <w:r>
        <w:t>predicted label 5, correct label 5, image norm 120.5254898071289, logits tensor([ 0.7643, -1.3512, -2.0357, -0.1822, -1.6505,  4.3357,  3.0884, -1.6486,</w:t>
      </w:r>
    </w:p>
    <w:p w14:paraId="500D55EF" w14:textId="77777777" w:rsidR="00621760" w:rsidRDefault="00621760" w:rsidP="00621760">
      <w:r>
        <w:t xml:space="preserve">         0.5165, -0.8307], device='cuda:0', grad_fn=&lt;SelectBackward0&gt;)</w:t>
      </w:r>
    </w:p>
    <w:p w14:paraId="2AA69B8D" w14:textId="77777777" w:rsidR="00621760" w:rsidRDefault="00621760" w:rsidP="00621760">
      <w:r>
        <w:t>Model prediction is: tensor([[ 0.7643, -1.3512, -2.0357, -0.1822, -1.6505,  4.3357,  3.0884, -1.6486,</w:t>
      </w:r>
    </w:p>
    <w:p w14:paraId="54AA2F03" w14:textId="77777777" w:rsidR="00621760" w:rsidRDefault="00621760" w:rsidP="00621760">
      <w:r>
        <w:t xml:space="preserve">          0.5165, -0.8307]], device='cuda:0', grad_fn=&lt;AddBackward0&gt;)</w:t>
      </w:r>
    </w:p>
    <w:p w14:paraId="1FDA682C" w14:textId="77777777" w:rsidR="00621760" w:rsidRDefault="00621760" w:rsidP="00621760">
      <w:r>
        <w:t>alpha-CROWN optimizable variables initialized.</w:t>
      </w:r>
    </w:p>
    <w:p w14:paraId="18DB30E9" w14:textId="77777777" w:rsidR="00621760" w:rsidRDefault="00621760" w:rsidP="00621760">
      <w:r>
        <w:t>initial CROWN bounds: tensor([[-42.6692, -52.5425, -58.9182, -42.4024, -55.1606, -43.0846, -51.2213,</w:t>
      </w:r>
    </w:p>
    <w:p w14:paraId="2BF014B7" w14:textId="77777777" w:rsidR="00621760" w:rsidRDefault="00621760" w:rsidP="00621760">
      <w:r>
        <w:t xml:space="preserve">         -52.1039, -55.6594]], device='cuda:0') None</w:t>
      </w:r>
    </w:p>
    <w:p w14:paraId="3457818E" w14:textId="77777777" w:rsidR="00621760" w:rsidRDefault="00621760" w:rsidP="00621760">
      <w:r>
        <w:t>best_l after optimization: 275.42901611328125 with beta sum per layer: []</w:t>
      </w:r>
    </w:p>
    <w:p w14:paraId="1C11EC98" w14:textId="77777777" w:rsidR="00621760" w:rsidRDefault="00621760" w:rsidP="00621760">
      <w:r>
        <w:t>alpha/beta optimization time: 5.883232593536377</w:t>
      </w:r>
    </w:p>
    <w:p w14:paraId="76AE4C0C" w14:textId="77777777" w:rsidR="00621760" w:rsidRDefault="00621760" w:rsidP="00621760">
      <w:r>
        <w:t>initial alpha-CROWN bounds: tensor([[-23.7620, -32.4844, -34.9677, -26.3610, -33.9083, -24.6528, -31.3695,</w:t>
      </w:r>
    </w:p>
    <w:p w14:paraId="17A8577B" w14:textId="77777777" w:rsidR="00621760" w:rsidRDefault="00621760" w:rsidP="00621760">
      <w:r>
        <w:t xml:space="preserve">         -32.5286, -35.3947]], device='cuda:0', grad_fn=&lt;AsStridedBackward0&gt;) None</w:t>
      </w:r>
    </w:p>
    <w:p w14:paraId="3030CB8C" w14:textId="77777777" w:rsidR="00621760" w:rsidRDefault="00621760" w:rsidP="00621760">
      <w:r>
        <w:t>##### [7:8] Tested against 9 ######</w:t>
      </w:r>
    </w:p>
    <w:p w14:paraId="5AFD86BC" w14:textId="77777777" w:rsidR="00621760" w:rsidRDefault="00621760" w:rsidP="00621760">
      <w:r>
        <w:t>Model prediction is: tensor([[ 0.7643, -1.3512, -2.0357, -0.1822, -1.6505,  4.3357,  3.0884, -1.6486,</w:t>
      </w:r>
    </w:p>
    <w:p w14:paraId="4B26C212" w14:textId="77777777" w:rsidR="00621760" w:rsidRDefault="00621760" w:rsidP="00621760">
      <w:r>
        <w:t xml:space="preserve">          0.5165, -0.8307]], device='cuda:0', grad_fn=&lt;AddBackward0&gt;)</w:t>
      </w:r>
    </w:p>
    <w:p w14:paraId="28F01C55" w14:textId="77777777" w:rsidR="00621760" w:rsidRDefault="00621760" w:rsidP="00621760">
      <w:r>
        <w:lastRenderedPageBreak/>
        <w:t>alpha-CROWN optimizable variables initialized.</w:t>
      </w:r>
    </w:p>
    <w:p w14:paraId="1E7BC305" w14:textId="77777777" w:rsidR="00621760" w:rsidRDefault="00621760" w:rsidP="00621760">
      <w:r>
        <w:t>setting alpha for layer /20 start_node /input.3</w:t>
      </w:r>
    </w:p>
    <w:p w14:paraId="0CF55E00" w14:textId="77777777" w:rsidR="00621760" w:rsidRDefault="00621760" w:rsidP="00621760">
      <w:r>
        <w:t>setting alpha for layer /20 start_node /input.7</w:t>
      </w:r>
    </w:p>
    <w:p w14:paraId="3C23EEE8" w14:textId="77777777" w:rsidR="00621760" w:rsidRDefault="00621760" w:rsidP="00621760">
      <w:r>
        <w:t>setting alpha for layer /20 start_node /input.11</w:t>
      </w:r>
    </w:p>
    <w:p w14:paraId="49910A01" w14:textId="77777777" w:rsidR="00621760" w:rsidRDefault="00621760" w:rsidP="00621760">
      <w:r>
        <w:t>setting alpha for layer /20 start_node /input.15</w:t>
      </w:r>
    </w:p>
    <w:p w14:paraId="5C39AC64" w14:textId="77777777" w:rsidR="00621760" w:rsidRDefault="00621760" w:rsidP="00621760">
      <w:r>
        <w:t>not setting layer /20 start_node /29 because shape mismatch (torch.Size([2, 1, 1, 100]) != torch.Size([2, 9, 1, 100]))</w:t>
      </w:r>
    </w:p>
    <w:p w14:paraId="2B9764FA" w14:textId="77777777" w:rsidR="00621760" w:rsidRDefault="00621760" w:rsidP="00621760">
      <w:r>
        <w:t>setting alpha for layer /22 start_node /input.7</w:t>
      </w:r>
    </w:p>
    <w:p w14:paraId="6A098CD4" w14:textId="77777777" w:rsidR="00621760" w:rsidRDefault="00621760" w:rsidP="00621760">
      <w:r>
        <w:t>setting alpha for layer /22 start_node /input.11</w:t>
      </w:r>
    </w:p>
    <w:p w14:paraId="0B6CA232" w14:textId="77777777" w:rsidR="00621760" w:rsidRDefault="00621760" w:rsidP="00621760">
      <w:r>
        <w:t>setting alpha for layer /22 start_node /input.15</w:t>
      </w:r>
    </w:p>
    <w:p w14:paraId="61971155" w14:textId="77777777" w:rsidR="00621760" w:rsidRDefault="00621760" w:rsidP="00621760">
      <w:r>
        <w:t>not setting layer /22 start_node /29 because shape mismatch (torch.Size([2, 1, 1, 100]) != torch.Size([2, 9, 1, 100]))</w:t>
      </w:r>
    </w:p>
    <w:p w14:paraId="7B80DA6B" w14:textId="77777777" w:rsidR="00621760" w:rsidRDefault="00621760" w:rsidP="00621760">
      <w:r>
        <w:t>setting alpha for layer /24 start_node /input.11</w:t>
      </w:r>
    </w:p>
    <w:p w14:paraId="19483455" w14:textId="77777777" w:rsidR="00621760" w:rsidRDefault="00621760" w:rsidP="00621760">
      <w:r>
        <w:t>setting alpha for layer /24 start_node /input.15</w:t>
      </w:r>
    </w:p>
    <w:p w14:paraId="020C654B" w14:textId="77777777" w:rsidR="00621760" w:rsidRDefault="00621760" w:rsidP="00621760">
      <w:r>
        <w:t>not setting layer /24 start_node /29 because shape mismatch (torch.Size([2, 1, 1, 100]) != torch.Size([2, 9, 1, 100]))</w:t>
      </w:r>
    </w:p>
    <w:p w14:paraId="30969B81" w14:textId="77777777" w:rsidR="00621760" w:rsidRDefault="00621760" w:rsidP="00621760">
      <w:r>
        <w:t>setting alpha for layer /26 start_node /input.15</w:t>
      </w:r>
    </w:p>
    <w:p w14:paraId="1CD8729E" w14:textId="77777777" w:rsidR="00621760" w:rsidRDefault="00621760" w:rsidP="00621760">
      <w:r>
        <w:t>not setting layer /26 start_node /29 because shape mismatch (torch.Size([2, 1, 1, 100]) != torch.Size([2, 9, 1, 100]))</w:t>
      </w:r>
    </w:p>
    <w:p w14:paraId="36B1DE35" w14:textId="77777777" w:rsidR="00621760" w:rsidRDefault="00621760" w:rsidP="00621760">
      <w:r>
        <w:t>not setting layer /28 start_node /29 because shape mismatch (torch.Size([2, 1, 1, 100]) != torch.Size([2, 9, 1, 100]))</w:t>
      </w:r>
    </w:p>
    <w:p w14:paraId="60A663AE" w14:textId="77777777" w:rsidR="00621760" w:rsidRDefault="00621760" w:rsidP="00621760">
      <w:r>
        <w:t>0 /input torch.Size([1, 100])</w:t>
      </w:r>
    </w:p>
    <w:p w14:paraId="6A4AEE8A" w14:textId="77777777" w:rsidR="00621760" w:rsidRDefault="00621760" w:rsidP="00621760">
      <w:r>
        <w:t>1 /input.3 torch.Size([1, 100])</w:t>
      </w:r>
    </w:p>
    <w:p w14:paraId="57AE064A" w14:textId="77777777" w:rsidR="00621760" w:rsidRDefault="00621760" w:rsidP="00621760">
      <w:r>
        <w:t>2 /input.7 torch.Size([1, 100])</w:t>
      </w:r>
    </w:p>
    <w:p w14:paraId="4A341CC6" w14:textId="77777777" w:rsidR="00621760" w:rsidRDefault="00621760" w:rsidP="00621760">
      <w:r>
        <w:t>3 /input.11 torch.Size([1, 100])</w:t>
      </w:r>
    </w:p>
    <w:p w14:paraId="4C40B43E" w14:textId="77777777" w:rsidR="00621760" w:rsidRDefault="00621760" w:rsidP="00621760">
      <w:r>
        <w:t>4 /input.15 torch.Size([1, 100])</w:t>
      </w:r>
    </w:p>
    <w:p w14:paraId="694F7FF8" w14:textId="77777777" w:rsidR="00621760" w:rsidRDefault="00621760" w:rsidP="00621760">
      <w:r>
        <w:t>best_l after optimization: 35.39437484741211 with beta sum per layer: []</w:t>
      </w:r>
    </w:p>
    <w:p w14:paraId="29ED37F1" w14:textId="77777777" w:rsidR="00621760" w:rsidRDefault="00621760" w:rsidP="00621760">
      <w:r>
        <w:t>alpha/beta optimization time: 1.465064287185669</w:t>
      </w:r>
    </w:p>
    <w:p w14:paraId="0C87F324" w14:textId="77777777" w:rsidR="00621760" w:rsidRDefault="00621760" w:rsidP="00621760">
      <w:r>
        <w:t>alpha-CROWN with fixed intermediate bounds: tensor([[-35.3944]], device='cuda:0', grad_fn=&lt;AsStridedBackward0&gt;) None</w:t>
      </w:r>
    </w:p>
    <w:p w14:paraId="568776B5" w14:textId="77777777" w:rsidR="00621760" w:rsidRDefault="00621760" w:rsidP="00621760">
      <w:r>
        <w:t>-35.39437484741211</w:t>
      </w:r>
    </w:p>
    <w:p w14:paraId="25E1D44C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0 layer size = torch.Size([100]) with unstable 29 nodes</w:t>
      </w:r>
    </w:p>
    <w:p w14:paraId="639A3994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1 layer size = torch.Size([100]) with unstable 75 nodes</w:t>
      </w:r>
    </w:p>
    <w:p w14:paraId="2E9FD808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2 layer size = torch.Size([100]) with unstable 100 nodes</w:t>
      </w:r>
    </w:p>
    <w:p w14:paraId="452F68A6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3 layer size = torch.Size([100]) with unstable 100 nodes</w:t>
      </w:r>
    </w:p>
    <w:p w14:paraId="46CE758E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4 layer size = torch.Size([100]) with unstable 100 nodes</w:t>
      </w:r>
    </w:p>
    <w:p w14:paraId="7980ACD6" w14:textId="77777777" w:rsidR="00621760" w:rsidRDefault="00621760" w:rsidP="00621760">
      <w:r>
        <w:t>-----------------</w:t>
      </w:r>
    </w:p>
    <w:p w14:paraId="58738F4B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# of total unstable neurons(</w:t>
      </w:r>
      <w:r>
        <w:rPr>
          <w:rFonts w:hint="eastAsia"/>
        </w:rPr>
        <w:t>不定态神经元总数量</w:t>
      </w:r>
      <w:r>
        <w:rPr>
          <w:rFonts w:hint="eastAsia"/>
        </w:rPr>
        <w:t>): 404</w:t>
      </w:r>
    </w:p>
    <w:p w14:paraId="644D0C55" w14:textId="77777777" w:rsidR="00621760" w:rsidRDefault="00621760" w:rsidP="00621760">
      <w:r>
        <w:t>-----------------</w:t>
      </w:r>
    </w:p>
    <w:p w14:paraId="7ADEFBC8" w14:textId="77777777" w:rsidR="00621760" w:rsidRDefault="00621760" w:rsidP="00621760"/>
    <w:p w14:paraId="576E1EDE" w14:textId="77777777" w:rsidR="00621760" w:rsidRDefault="00621760" w:rsidP="00621760">
      <w:r>
        <w:t>splitting decisions: [[4, 78]]</w:t>
      </w:r>
    </w:p>
    <w:p w14:paraId="36A30430" w14:textId="77777777" w:rsidR="00621760" w:rsidRDefault="00621760" w:rsidP="00621760">
      <w:r>
        <w:t>best_l after optimization: 67.49420166015625 with beta sum per layer: [0.0, 0.0, 0.0, 0.0, 0.437787801027298]</w:t>
      </w:r>
    </w:p>
    <w:p w14:paraId="26E4819A" w14:textId="77777777" w:rsidR="00621760" w:rsidRDefault="00621760" w:rsidP="00621760">
      <w:r>
        <w:t>alpha/beta optimization time: 0.37086057662963867</w:t>
      </w:r>
    </w:p>
    <w:p w14:paraId="274CB475" w14:textId="77777777" w:rsidR="00621760" w:rsidRDefault="00621760" w:rsidP="00621760">
      <w:r>
        <w:t>This batch time : update_bounds func: 0.3739     prepare: 0.0020         bound: 0.3709   transfer: 0.0010        finalize: 0.0000</w:t>
      </w:r>
    </w:p>
    <w:p w14:paraId="44B3B93B" w14:textId="77777777" w:rsidR="00621760" w:rsidRDefault="00621760" w:rsidP="00621760">
      <w:r>
        <w:t>Accumulated time: update_bounds func: 13.3822    prepare: 0.1235         bound: 13.1806  transfer: 0.0010        finalize: 0.0439</w:t>
      </w:r>
    </w:p>
    <w:p w14:paraId="3DD5E646" w14:textId="77777777" w:rsidR="00621760" w:rsidRDefault="00621760" w:rsidP="00621760">
      <w:r>
        <w:t>batch bounding time:  0.3738546371459961</w:t>
      </w:r>
    </w:p>
    <w:p w14:paraId="51EFDD1A" w14:textId="77777777" w:rsidR="00621760" w:rsidRDefault="00621760" w:rsidP="00621760">
      <w:r>
        <w:t>Current worst splitting domains [lb, ub] (depth):</w:t>
      </w:r>
    </w:p>
    <w:p w14:paraId="7A0207D5" w14:textId="77777777" w:rsidR="00621760" w:rsidRDefault="00621760" w:rsidP="00621760">
      <w:r>
        <w:t>[-34.58923, 63.605625] (1), [-32.90496, 63.605625] (1),</w:t>
      </w:r>
    </w:p>
    <w:p w14:paraId="3AF36AF8" w14:textId="77777777" w:rsidR="00621760" w:rsidRDefault="00621760" w:rsidP="00621760">
      <w:r>
        <w:t>length of domains: 2</w:t>
      </w:r>
    </w:p>
    <w:p w14:paraId="275B77D9" w14:textId="77777777" w:rsidR="00621760" w:rsidRDefault="00621760" w:rsidP="00621760">
      <w:r>
        <w:t>Total time: 0.3798       pickout: 0.0010         decision: 0.0040        get_bound: 0.3749       add_domain: 0.0000</w:t>
      </w:r>
    </w:p>
    <w:p w14:paraId="7B118BCE" w14:textId="77777777" w:rsidR="00621760" w:rsidRDefault="00621760" w:rsidP="00621760">
      <w:r>
        <w:lastRenderedPageBreak/>
        <w:t>Current lb:-34.5892333984375</w:t>
      </w:r>
    </w:p>
    <w:p w14:paraId="6B2D6514" w14:textId="77777777" w:rsidR="00621760" w:rsidRDefault="00621760" w:rsidP="00621760">
      <w:r>
        <w:t>2 neurons visited</w:t>
      </w:r>
    </w:p>
    <w:p w14:paraId="478BAB39" w14:textId="77777777" w:rsidR="00621760" w:rsidRDefault="00621760" w:rsidP="00621760">
      <w:r>
        <w:t>Global ub: 63.60562515258789, batch ub: inf</w:t>
      </w:r>
    </w:p>
    <w:p w14:paraId="54348664" w14:textId="77777777" w:rsidR="00621760" w:rsidRDefault="00621760" w:rsidP="00621760">
      <w:r>
        <w:t>Cumulative time: 1.8748266696929932</w:t>
      </w:r>
    </w:p>
    <w:p w14:paraId="7E149E9D" w14:textId="77777777" w:rsidR="00621760" w:rsidRDefault="00621760" w:rsidP="00621760"/>
    <w:p w14:paraId="7815E9A3" w14:textId="77777777" w:rsidR="00621760" w:rsidRDefault="00621760" w:rsidP="00621760">
      <w:r>
        <w:t>splitting decisions: [[4, 44], [4, 44]]</w:t>
      </w:r>
    </w:p>
    <w:p w14:paraId="7BB1151C" w14:textId="77777777" w:rsidR="00621760" w:rsidRDefault="00621760" w:rsidP="00621760">
      <w:r>
        <w:t>best_l after optimization: 129.35812377929688 with beta sum per layer: [0.0, 0.0, 0.0, 0.0, 0.6079138517379761]</w:t>
      </w:r>
    </w:p>
    <w:p w14:paraId="5383DFF6" w14:textId="77777777" w:rsidR="00621760" w:rsidRDefault="00621760" w:rsidP="00621760">
      <w:r>
        <w:t>alpha/beta optimization time: 0.386965274810791</w:t>
      </w:r>
    </w:p>
    <w:p w14:paraId="0533C5E6" w14:textId="77777777" w:rsidR="00621760" w:rsidRDefault="00621760" w:rsidP="00621760">
      <w:r>
        <w:t>This batch time : update_bounds func: 0.3920     prepare: 0.0030         bound: 0.3870   transfer: 0.0010        finalize: 0.0010</w:t>
      </w:r>
    </w:p>
    <w:p w14:paraId="2E3BC0C1" w14:textId="77777777" w:rsidR="00621760" w:rsidRDefault="00621760" w:rsidP="00621760">
      <w:r>
        <w:t>Accumulated time: update_bounds func: 13.7741    prepare: 0.1265         bound: 13.5676  transfer: 0.0010        finalize: 0.0449</w:t>
      </w:r>
    </w:p>
    <w:p w14:paraId="455E686E" w14:textId="77777777" w:rsidR="00621760" w:rsidRDefault="00621760" w:rsidP="00621760">
      <w:r>
        <w:t>batch bounding time:  0.391951322555542</w:t>
      </w:r>
    </w:p>
    <w:p w14:paraId="51D92644" w14:textId="77777777" w:rsidR="00621760" w:rsidRDefault="00621760" w:rsidP="00621760">
      <w:r>
        <w:t>Current worst splitting domains [lb, ub] (depth):</w:t>
      </w:r>
    </w:p>
    <w:p w14:paraId="129DE489" w14:textId="77777777" w:rsidR="00621760" w:rsidRDefault="00621760" w:rsidP="00621760">
      <w:r>
        <w:t>[-33.41069, 63.605625] (2), [-32.97772, 63.605625] (2), [-31.73568, 63.605625] (2), [-31.23403, 63.605625] (2),</w:t>
      </w:r>
    </w:p>
    <w:p w14:paraId="4E55097A" w14:textId="77777777" w:rsidR="00621760" w:rsidRDefault="00621760" w:rsidP="00621760">
      <w:r>
        <w:t>length of domains: 4</w:t>
      </w:r>
    </w:p>
    <w:p w14:paraId="2F595F85" w14:textId="77777777" w:rsidR="00621760" w:rsidRDefault="00621760" w:rsidP="00621760">
      <w:r>
        <w:t>Total time: 0.3999       pickout: 0.0020         decision: 0.0050        get_bound: 0.3929       add_domain: 0.0000</w:t>
      </w:r>
    </w:p>
    <w:p w14:paraId="12B22EC3" w14:textId="77777777" w:rsidR="00621760" w:rsidRDefault="00621760" w:rsidP="00621760">
      <w:r>
        <w:t>Current lb:-33.41069412231445</w:t>
      </w:r>
    </w:p>
    <w:p w14:paraId="58B8A037" w14:textId="77777777" w:rsidR="00621760" w:rsidRDefault="00621760" w:rsidP="00621760">
      <w:r>
        <w:t>6 neurons visited</w:t>
      </w:r>
    </w:p>
    <w:p w14:paraId="3DE752B8" w14:textId="77777777" w:rsidR="00621760" w:rsidRDefault="00621760" w:rsidP="00621760">
      <w:r>
        <w:t>Global ub: 63.60562515258789, batch ub: inf</w:t>
      </w:r>
    </w:p>
    <w:p w14:paraId="6E5D3688" w14:textId="77777777" w:rsidR="00621760" w:rsidRDefault="00621760" w:rsidP="00621760">
      <w:r>
        <w:t>Cumulative time: 2.276749610900879</w:t>
      </w:r>
    </w:p>
    <w:p w14:paraId="0901E982" w14:textId="77777777" w:rsidR="00621760" w:rsidRDefault="00621760" w:rsidP="00621760"/>
    <w:p w14:paraId="2967DB7F" w14:textId="77777777" w:rsidR="00621760" w:rsidRDefault="00621760" w:rsidP="00621760">
      <w:r>
        <w:t>splitting decisions: [[4, 66], [4, 66], [4, 66], [4, 66]]</w:t>
      </w:r>
    </w:p>
    <w:p w14:paraId="105C649E" w14:textId="77777777" w:rsidR="00621760" w:rsidRDefault="00621760" w:rsidP="00621760">
      <w:r>
        <w:t>best_l after optimization: 243.8265380859375 with beta sum per layer: [0.0, 0.0, 0.0, 0.0, 3.7267253398895264]</w:t>
      </w:r>
    </w:p>
    <w:p w14:paraId="438CADD5" w14:textId="77777777" w:rsidR="00621760" w:rsidRDefault="00621760" w:rsidP="00621760">
      <w:r>
        <w:t>alpha/beta optimization time: 0.38198041915893555</w:t>
      </w:r>
    </w:p>
    <w:p w14:paraId="06F59335" w14:textId="77777777" w:rsidR="00621760" w:rsidRDefault="00621760" w:rsidP="00621760">
      <w:r>
        <w:t>This batch time : update_bounds func: 0.3890     prepare: 0.0040         bound: 0.3820   transfer: 0.0020        finalize: 0.0010</w:t>
      </w:r>
    </w:p>
    <w:p w14:paraId="161D0F08" w14:textId="77777777" w:rsidR="00621760" w:rsidRDefault="00621760" w:rsidP="00621760">
      <w:r>
        <w:t>Accumulated time: update_bounds func: 14.1631    prepare: 0.1305         bound: 13.9496  transfer: 0.0020        finalize: 0.0459</w:t>
      </w:r>
    </w:p>
    <w:p w14:paraId="73D650EA" w14:textId="77777777" w:rsidR="00621760" w:rsidRDefault="00621760" w:rsidP="00621760">
      <w:r>
        <w:t>batch bounding time:  0.3899562358856201</w:t>
      </w:r>
    </w:p>
    <w:p w14:paraId="7FEB04E2" w14:textId="77777777" w:rsidR="00621760" w:rsidRDefault="00621760" w:rsidP="00621760">
      <w:r>
        <w:t>Current worst splitting domains [lb, ub] (depth):</w:t>
      </w:r>
    </w:p>
    <w:p w14:paraId="7627573F" w14:textId="77777777" w:rsidR="00621760" w:rsidRDefault="00621760" w:rsidP="00621760">
      <w:r>
        <w:t>[-32.83566, 63.605625] (3), [-32.51377, 63.605625] (3), [-31.08816, 63.605625] (3), [-30.63335, 63.605625] (3), [-29.98893, 63.605625] (3), [-29.51292, 63.605625] (3), [-28.87794, 63.605625] (3), [-28.37582, 63.605625] (3),</w:t>
      </w:r>
    </w:p>
    <w:p w14:paraId="5E4B038C" w14:textId="77777777" w:rsidR="00621760" w:rsidRDefault="00621760" w:rsidP="00621760">
      <w:r>
        <w:t>length of domains: 8</w:t>
      </w:r>
    </w:p>
    <w:p w14:paraId="7ED3EED8" w14:textId="77777777" w:rsidR="00621760" w:rsidRDefault="00621760" w:rsidP="00621760">
      <w:r>
        <w:t>Total time: 0.3959       pickout: 0.0010         decision: 0.0040        get_bound: 0.3900       add_domain: 0.0010</w:t>
      </w:r>
    </w:p>
    <w:p w14:paraId="237EBE45" w14:textId="77777777" w:rsidR="00621760" w:rsidRDefault="00621760" w:rsidP="00621760">
      <w:r>
        <w:t>Current lb:-32.835655212402344</w:t>
      </w:r>
    </w:p>
    <w:p w14:paraId="505622D3" w14:textId="77777777" w:rsidR="00621760" w:rsidRDefault="00621760" w:rsidP="00621760">
      <w:r>
        <w:t>14 neurons visited</w:t>
      </w:r>
    </w:p>
    <w:p w14:paraId="1382D69E" w14:textId="77777777" w:rsidR="00621760" w:rsidRDefault="00621760" w:rsidP="00621760">
      <w:r>
        <w:t>Global ub: 63.60562515258789, batch ub: inf</w:t>
      </w:r>
    </w:p>
    <w:p w14:paraId="1D701656" w14:textId="77777777" w:rsidR="00621760" w:rsidRDefault="00621760" w:rsidP="00621760">
      <w:r>
        <w:t>Cumulative time: 2.6736881732940674</w:t>
      </w:r>
    </w:p>
    <w:p w14:paraId="701597CA" w14:textId="77777777" w:rsidR="00621760" w:rsidRDefault="00621760" w:rsidP="00621760"/>
    <w:p w14:paraId="076D0338" w14:textId="77777777" w:rsidR="00621760" w:rsidRDefault="00621760" w:rsidP="00621760">
      <w:r>
        <w:t>splitting decisions: [[4, 38], [4, 38], [4, 38], [4, 38], [4, 38], [4, 38], [4, 38], [4, 38]]</w:t>
      </w:r>
    </w:p>
    <w:p w14:paraId="7C211EEE" w14:textId="77777777" w:rsidR="00621760" w:rsidRDefault="00621760" w:rsidP="00621760">
      <w:r>
        <w:t>best_l after optimization: 464.8771057128906 with beta sum per layer: [0.0, 0.0, 0.0, 0.0, 9.503913879394531]</w:t>
      </w:r>
    </w:p>
    <w:p w14:paraId="1DAC9B61" w14:textId="77777777" w:rsidR="00621760" w:rsidRDefault="00621760" w:rsidP="00621760">
      <w:r>
        <w:t>alpha/beta optimization time: 0.3779890537261963</w:t>
      </w:r>
    </w:p>
    <w:p w14:paraId="01D1A917" w14:textId="77777777" w:rsidR="00621760" w:rsidRDefault="00621760" w:rsidP="00621760">
      <w:r>
        <w:t>This batch time : update_bounds func: 0.3850     prepare: 0.0040         bound: 0.3780   transfer: 0.0010        finalize: 0.0020</w:t>
      </w:r>
    </w:p>
    <w:p w14:paraId="63508A74" w14:textId="77777777" w:rsidR="00621760" w:rsidRDefault="00621760" w:rsidP="00621760">
      <w:r>
        <w:t>Accumulated time: update_bounds func: 14.5481    prepare: 0.1345         bound: 14.3276  transfer: 0.0010        finalize: 0.0479</w:t>
      </w:r>
    </w:p>
    <w:p w14:paraId="23DC7FB4" w14:textId="77777777" w:rsidR="00621760" w:rsidRDefault="00621760" w:rsidP="00621760">
      <w:r>
        <w:lastRenderedPageBreak/>
        <w:t>batch bounding time:  0.38497066497802734</w:t>
      </w:r>
    </w:p>
    <w:p w14:paraId="5D1BD4A9" w14:textId="77777777" w:rsidR="00621760" w:rsidRDefault="00621760" w:rsidP="00621760">
      <w:r>
        <w:t>Current worst splitting domains [lb, ub] (depth):</w:t>
      </w:r>
    </w:p>
    <w:p w14:paraId="0FBA410C" w14:textId="77777777" w:rsidR="00621760" w:rsidRDefault="00621760" w:rsidP="00621760">
      <w:r>
        <w:t>[-32.06139, 63.605625] (4), [-31.76446, 63.605625] (4), [-30.82367, 63.605625] (4), [-30.44298, 63.605625] (4), [-30.32353, 63.605625] (4), [-29.99384, 63.605625] (4), [-28.78935, 63.605625] (4), [-28.77325, 63.605625] (4), [-28.49706, 63.605625] (4), [-28.39109, 63.605625] (4), [-28.25060, 63.605625] (4), [-27.87665, 63.605625] (4), [-27.87585, 63.605625] (4), [-27.44844, 63.605625] (4), [-27.12342, 63.605625] (4), [-26.44153, 63.605625] (4),</w:t>
      </w:r>
    </w:p>
    <w:p w14:paraId="775E212E" w14:textId="77777777" w:rsidR="00621760" w:rsidRDefault="00621760" w:rsidP="00621760">
      <w:r>
        <w:t>length of domains: 16</w:t>
      </w:r>
    </w:p>
    <w:p w14:paraId="712BC7E9" w14:textId="77777777" w:rsidR="00621760" w:rsidRDefault="00621760" w:rsidP="00621760">
      <w:r>
        <w:t>Total time: 0.3920       pickout: 0.0020         decision: 0.0030        get_bound: 0.3860       add_domain: 0.0010</w:t>
      </w:r>
    </w:p>
    <w:p w14:paraId="37A12C8E" w14:textId="77777777" w:rsidR="00621760" w:rsidRDefault="00621760" w:rsidP="00621760">
      <w:r>
        <w:t>Current lb:-32.0613899230957</w:t>
      </w:r>
    </w:p>
    <w:p w14:paraId="3D37279E" w14:textId="77777777" w:rsidR="00621760" w:rsidRDefault="00621760" w:rsidP="00621760">
      <w:r>
        <w:t>30 neurons visited</w:t>
      </w:r>
    </w:p>
    <w:p w14:paraId="07F79EAF" w14:textId="77777777" w:rsidR="00621760" w:rsidRDefault="00621760" w:rsidP="00621760">
      <w:r>
        <w:t>Global ub: 63.60562515258789, batch ub: inf</w:t>
      </w:r>
    </w:p>
    <w:p w14:paraId="418F6196" w14:textId="77777777" w:rsidR="00621760" w:rsidRDefault="00621760" w:rsidP="00621760">
      <w:r>
        <w:t>Cumulative time: 3.0666377544403076</w:t>
      </w:r>
    </w:p>
    <w:p w14:paraId="349F924E" w14:textId="77777777" w:rsidR="00621760" w:rsidRDefault="00621760" w:rsidP="00621760"/>
    <w:p w14:paraId="68BC99DE" w14:textId="77777777" w:rsidR="00621760" w:rsidRDefault="00621760" w:rsidP="00621760">
      <w:r>
        <w:t>splitting decisions: [[4, 71], [4, 71], [4, 71], [4, 71], [4, 71], [4, 71], [4, 71], [4, 71]]</w:t>
      </w:r>
    </w:p>
    <w:p w14:paraId="2667CA31" w14:textId="77777777" w:rsidR="00621760" w:rsidRDefault="00621760" w:rsidP="00621760">
      <w:r>
        <w:t>best_l after optimization: 465.73699951171875 with beta sum per layer: [0.0, 0.0, 0.0, 0.0, 7.947667598724365]</w:t>
      </w:r>
    </w:p>
    <w:p w14:paraId="76C48CE5" w14:textId="77777777" w:rsidR="00621760" w:rsidRDefault="00621760" w:rsidP="00621760">
      <w:r>
        <w:t>alpha/beta optimization time: 0.37400054931640625</w:t>
      </w:r>
    </w:p>
    <w:p w14:paraId="6D5E17E3" w14:textId="77777777" w:rsidR="00621760" w:rsidRDefault="00621760" w:rsidP="00621760">
      <w:r>
        <w:t>This batch time : update_bounds func: 0.3810     prepare: 0.0040         bound: 0.3740   transfer: 0.0010        finalize: 0.0020</w:t>
      </w:r>
    </w:p>
    <w:p w14:paraId="4DC7527B" w14:textId="77777777" w:rsidR="00621760" w:rsidRDefault="00621760" w:rsidP="00621760">
      <w:r>
        <w:t>Accumulated time: update_bounds func: 14.9290    prepare: 0.1385         bound: 14.7016  transfer: 0.0010        finalize: 0.0499</w:t>
      </w:r>
    </w:p>
    <w:p w14:paraId="72B40BA0" w14:textId="77777777" w:rsidR="00621760" w:rsidRDefault="00621760" w:rsidP="00621760">
      <w:r>
        <w:t>batch bounding time:  0.3809800148010254</w:t>
      </w:r>
    </w:p>
    <w:p w14:paraId="002EFC41" w14:textId="77777777" w:rsidR="00621760" w:rsidRDefault="00621760" w:rsidP="00621760">
      <w:r>
        <w:t>Current worst splitting domains [lb, ub] (depth):</w:t>
      </w:r>
    </w:p>
    <w:p w14:paraId="258FF84C" w14:textId="77777777" w:rsidR="00621760" w:rsidRDefault="00621760" w:rsidP="00621760">
      <w:r>
        <w:t>[-31.22081, 63.605625] (5), [-30.97714, 63.605625] (5), [-30.42433, 63.605625] (5), [-29.94880, 63.605625] (5), [-29.76006, 63.605625] (5), [-29.61675, 63.605625] (5), [-29.37940, 63.605625] (5), [-29.33292, 63.605625] (5), [-29.20996, 63.605625] (5), [-28.78965, 63.605625] (5), [-28.77274, 63.605625] (5), [-28.49706, 63.605625] (4), [-28.39109, 63.605625] (4), [-28.25060, 63.605625] (4), [-28.17334, 63.605625] (5), [-27.90813, 63.605625] (5), [-27.87665, 63.605625] (4), [-27.87585, 63.605625] (4), [-27.71655, 63.605625] (5), [-27.44844, 63.605625] (4),</w:t>
      </w:r>
    </w:p>
    <w:p w14:paraId="1F35354F" w14:textId="77777777" w:rsidR="00621760" w:rsidRDefault="00621760" w:rsidP="00621760">
      <w:r>
        <w:t>length of domains: 24</w:t>
      </w:r>
    </w:p>
    <w:p w14:paraId="574AD451" w14:textId="77777777" w:rsidR="00621760" w:rsidRDefault="00621760" w:rsidP="00621760">
      <w:r>
        <w:t>Total time: 0.3890       pickout: 0.0020         decision: 0.0040        get_bound: 0.3820       add_domain: 0.0010</w:t>
      </w:r>
    </w:p>
    <w:p w14:paraId="6CBFFF3D" w14:textId="77777777" w:rsidR="00621760" w:rsidRDefault="00621760" w:rsidP="00621760">
      <w:r>
        <w:t>Current lb:-31.220813751220703</w:t>
      </w:r>
    </w:p>
    <w:p w14:paraId="1CAFC2DF" w14:textId="77777777" w:rsidR="00621760" w:rsidRDefault="00621760" w:rsidP="00621760">
      <w:r>
        <w:t>46 neurons visited</w:t>
      </w:r>
    </w:p>
    <w:p w14:paraId="1DD3944B" w14:textId="77777777" w:rsidR="00621760" w:rsidRDefault="00621760" w:rsidP="00621760">
      <w:r>
        <w:t>Global ub: 63.60562515258789, batch ub: inf</w:t>
      </w:r>
    </w:p>
    <w:p w14:paraId="58ECCC53" w14:textId="77777777" w:rsidR="00621760" w:rsidRDefault="00621760" w:rsidP="00621760">
      <w:r>
        <w:t>Cumulative time: 3.4575912952423096</w:t>
      </w:r>
    </w:p>
    <w:p w14:paraId="0F676625" w14:textId="77777777" w:rsidR="00621760" w:rsidRDefault="00621760" w:rsidP="00621760"/>
    <w:p w14:paraId="0CC652B1" w14:textId="77777777" w:rsidR="00621760" w:rsidRDefault="00621760" w:rsidP="00621760">
      <w:r>
        <w:t>splitting decisions: [[4, 33], [4, 33], [4, 33], [4, 33], [4, 33], [4, 33], [4, 33], [4, 33]]</w:t>
      </w:r>
    </w:p>
    <w:p w14:paraId="2F5EFB16" w14:textId="77777777" w:rsidR="00621760" w:rsidRDefault="00621760" w:rsidP="00621760">
      <w:r>
        <w:t>best_l after optimization: 452.5462646484375 with beta sum per layer: [0.0, 0.0, 0.0, 0.0, 9.763423919677734]</w:t>
      </w:r>
    </w:p>
    <w:p w14:paraId="69D349F7" w14:textId="77777777" w:rsidR="00621760" w:rsidRDefault="00621760" w:rsidP="00621760">
      <w:r>
        <w:t>alpha/beta optimization time: 0.38499879837036133</w:t>
      </w:r>
    </w:p>
    <w:p w14:paraId="69C973CD" w14:textId="77777777" w:rsidR="00621760" w:rsidRDefault="00621760" w:rsidP="00621760">
      <w:r>
        <w:t>This batch time : update_bounds func: 0.3950     prepare: 0.0050         bound: 0.3860   transfer: 0.0020        finalize: 0.0020</w:t>
      </w:r>
    </w:p>
    <w:p w14:paraId="706C6EF7" w14:textId="77777777" w:rsidR="00621760" w:rsidRDefault="00621760" w:rsidP="00621760">
      <w:r>
        <w:t>Accumulated time: update_bounds func: 15.3240    prepare: 0.1435         bound: 15.0876  transfer: 0.0020        finalize: 0.0519</w:t>
      </w:r>
    </w:p>
    <w:p w14:paraId="0AE9DE5D" w14:textId="77777777" w:rsidR="00621760" w:rsidRDefault="00621760" w:rsidP="00621760">
      <w:r>
        <w:t>batch bounding time:  0.3949716091156006</w:t>
      </w:r>
    </w:p>
    <w:p w14:paraId="4904472A" w14:textId="77777777" w:rsidR="00621760" w:rsidRDefault="00621760" w:rsidP="00621760">
      <w:r>
        <w:t>Current worst splitting domains [lb, ub] (depth):</w:t>
      </w:r>
    </w:p>
    <w:p w14:paraId="442AE4A2" w14:textId="77777777" w:rsidR="00621760" w:rsidRDefault="00621760" w:rsidP="00621760">
      <w:r>
        <w:t xml:space="preserve">[-30.69759, 63.605625] (6), [-30.40984, 63.605625] (6), [-29.79871, 63.605625] (6), [-29.31603, 63.605625] (6), [-29.20996, 63.605625] (5), [-29.11717, 63.605625] (6), [-29.09739, 63.605625] (6), [-28.78965, 63.605625] (5), [-28.77274, 63.605625] (5), [-28.72199, 63.605625] (6), [-28.61462, 63.605625] (6), [-28.49706, 63.605625] (4), [-28.39109, 63.605625] (4), [-28.25060, </w:t>
      </w:r>
      <w:r>
        <w:lastRenderedPageBreak/>
        <w:t>63.605625] (4), [-28.17334, 63.605625] (5), [-27.90813, 63.605625] (5), [-27.87665, 63.605625] (4), [-27.87585, 63.605625] (4), [-27.78193, 63.605625] (6), [-27.77098, 63.605625] (6),</w:t>
      </w:r>
    </w:p>
    <w:p w14:paraId="3C91F48B" w14:textId="77777777" w:rsidR="00621760" w:rsidRDefault="00621760" w:rsidP="00621760">
      <w:r>
        <w:t>length of domains: 32</w:t>
      </w:r>
    </w:p>
    <w:p w14:paraId="465F3C3B" w14:textId="77777777" w:rsidR="00621760" w:rsidRDefault="00621760" w:rsidP="00621760">
      <w:r>
        <w:t>Total time: 0.4049       pickout: 0.0040         decision: 0.0040        get_bound: 0.3950       add_domain: 0.0020</w:t>
      </w:r>
    </w:p>
    <w:p w14:paraId="4E968511" w14:textId="77777777" w:rsidR="00621760" w:rsidRDefault="00621760" w:rsidP="00621760">
      <w:r>
        <w:t>Current lb:-30.697593688964844</w:t>
      </w:r>
    </w:p>
    <w:p w14:paraId="7F7BAAA6" w14:textId="77777777" w:rsidR="00621760" w:rsidRDefault="00621760" w:rsidP="00621760">
      <w:r>
        <w:t>62 neurons visited</w:t>
      </w:r>
    </w:p>
    <w:p w14:paraId="464E9B77" w14:textId="77777777" w:rsidR="00621760" w:rsidRDefault="00621760" w:rsidP="00621760">
      <w:r>
        <w:t>Global ub: 63.60562515258789, batch ub: inf</w:t>
      </w:r>
    </w:p>
    <w:p w14:paraId="50AEF321" w14:textId="77777777" w:rsidR="00621760" w:rsidRDefault="00621760" w:rsidP="00621760">
      <w:r>
        <w:t>Cumulative time: 3.8635060787200928</w:t>
      </w:r>
    </w:p>
    <w:p w14:paraId="62B21D17" w14:textId="77777777" w:rsidR="00621760" w:rsidRDefault="00621760" w:rsidP="00621760"/>
    <w:p w14:paraId="6612EEF8" w14:textId="77777777" w:rsidR="00621760" w:rsidRDefault="00621760" w:rsidP="00621760">
      <w:r>
        <w:t>splitting decisions: [[4, 90], [4, 90], [4, 90], [4, 90], [4, 33], [4, 90], [4, 90], [4, 33]]</w:t>
      </w:r>
    </w:p>
    <w:p w14:paraId="7F668458" w14:textId="77777777" w:rsidR="00621760" w:rsidRDefault="00621760" w:rsidP="00621760">
      <w:r>
        <w:t>best_l after optimization: 451.1412658691406 with beta sum per layer: [0.0, 0.0, 0.0, 0.0, 9.022809982299805]</w:t>
      </w:r>
    </w:p>
    <w:p w14:paraId="1AF02586" w14:textId="77777777" w:rsidR="00621760" w:rsidRDefault="00621760" w:rsidP="00621760">
      <w:r>
        <w:t>alpha/beta optimization time: 0.3871912956237793</w:t>
      </w:r>
    </w:p>
    <w:p w14:paraId="09DC3B68" w14:textId="77777777" w:rsidR="00621760" w:rsidRDefault="00621760" w:rsidP="00621760">
      <w:r>
        <w:t>This batch time : update_bounds func: 0.3942     prepare: 0.0040         bound: 0.3872   transfer: 0.0010        finalize: 0.0020</w:t>
      </w:r>
    </w:p>
    <w:p w14:paraId="60DFC152" w14:textId="77777777" w:rsidR="00621760" w:rsidRDefault="00621760" w:rsidP="00621760">
      <w:r>
        <w:t>Accumulated time: update_bounds func: 15.7182    prepare: 0.1475         bound: 15.4747  transfer: 0.0010        finalize: 0.0539</w:t>
      </w:r>
    </w:p>
    <w:p w14:paraId="03085E01" w14:textId="77777777" w:rsidR="00621760" w:rsidRDefault="00621760" w:rsidP="00621760">
      <w:r>
        <w:t>batch bounding time:  0.39417243003845215</w:t>
      </w:r>
    </w:p>
    <w:p w14:paraId="730AFF76" w14:textId="77777777" w:rsidR="00621760" w:rsidRDefault="00621760" w:rsidP="00621760">
      <w:r>
        <w:t>Current worst splitting domains [lb, ub] (depth):</w:t>
      </w:r>
    </w:p>
    <w:p w14:paraId="07F74D6E" w14:textId="77777777" w:rsidR="00621760" w:rsidRDefault="00621760" w:rsidP="00621760">
      <w:r>
        <w:t>[-30.06997, 63.605625] (7), [-29.78023, 63.605625] (7), [-29.10007, 63.605625] (7), [-28.77274, 63.605625] (5), [-28.72199, 63.605625] (6), [-28.71247, 63.605625] (7), [-28.70982, 63.605625] (6), [-28.62337, 63.605625] (7), [-28.61462, 63.605625] (6), [-28.60633, 63.605625] (7), [-28.52803, 63.605625] (7), [-28.49706, 63.605625] (4), [-28.48195, 63.605625] (7), [-28.39109, 63.605625] (4), [-28.25060, 63.605625] (4), [-28.17334, 63.605625] (5), [-28.08605, 63.605625] (6), [-27.96148, 63.605625] (7), [-27.90813, 63.605625] (5), [-27.87665, 63.605625] (4),</w:t>
      </w:r>
    </w:p>
    <w:p w14:paraId="35622D3C" w14:textId="77777777" w:rsidR="00621760" w:rsidRDefault="00621760" w:rsidP="00621760">
      <w:r>
        <w:t>length of domains: 40</w:t>
      </w:r>
    </w:p>
    <w:p w14:paraId="126E1A16" w14:textId="77777777" w:rsidR="00621760" w:rsidRDefault="00621760" w:rsidP="00621760">
      <w:r>
        <w:t>Total time: 0.4022       pickout: 0.0020         decision: 0.0040        get_bound: 0.3952       add_domain: 0.0010</w:t>
      </w:r>
    </w:p>
    <w:p w14:paraId="24EB75D1" w14:textId="77777777" w:rsidR="00621760" w:rsidRDefault="00621760" w:rsidP="00621760">
      <w:r>
        <w:t>Current lb:-30.069971084594727</w:t>
      </w:r>
    </w:p>
    <w:p w14:paraId="781392C3" w14:textId="77777777" w:rsidR="00621760" w:rsidRDefault="00621760" w:rsidP="00621760">
      <w:r>
        <w:t>78 neurons visited</w:t>
      </w:r>
    </w:p>
    <w:p w14:paraId="21F239C1" w14:textId="77777777" w:rsidR="00621760" w:rsidRDefault="00621760" w:rsidP="00621760">
      <w:r>
        <w:t>Global ub: 63.60562515258789, batch ub: inf</w:t>
      </w:r>
    </w:p>
    <w:p w14:paraId="649E5EC7" w14:textId="77777777" w:rsidR="00621760" w:rsidRDefault="00621760" w:rsidP="00621760">
      <w:r>
        <w:t>Time out!!!!!!!!</w:t>
      </w:r>
    </w:p>
    <w:p w14:paraId="2AA6E4F1" w14:textId="77777777" w:rsidR="00621760" w:rsidRDefault="00621760" w:rsidP="00621760">
      <w:r>
        <w:t>Image 8 label 9 verification end, final lower bound -30.069971084594727, upper bound 63.60562515258789, time: 4.311533451080322</w:t>
      </w:r>
    </w:p>
    <w:p w14:paraId="5FA9B390" w14:textId="77777777" w:rsidR="00621760" w:rsidRDefault="00621760" w:rsidP="00621760">
      <w:r>
        <w:t>8 -30.069971084594727</w:t>
      </w:r>
    </w:p>
    <w:p w14:paraId="0C5A7621" w14:textId="77777777" w:rsidR="00621760" w:rsidRDefault="00621760" w:rsidP="00621760">
      <w:r>
        <w:t>Result: image 8 verification failure (with branch and bound).</w:t>
      </w:r>
    </w:p>
    <w:p w14:paraId="0572892A" w14:textId="77777777" w:rsidR="00621760" w:rsidRDefault="00621760" w:rsidP="00621760">
      <w:r>
        <w:t>Wall time: 10.297507047653198</w:t>
      </w:r>
    </w:p>
    <w:p w14:paraId="1604B414" w14:textId="77777777" w:rsidR="00621760" w:rsidRDefault="00621760" w:rsidP="00621760"/>
    <w:p w14:paraId="4D7D0FFF" w14:textId="77777777" w:rsidR="00621760" w:rsidRDefault="00621760" w:rsidP="00621760">
      <w:r>
        <w:t xml:space="preserve"> %%%%%%%%%%%%%%%%%%%%%%%%%%%%%%%%%%% idx: 8 img ID: 9 %%%%%%%%%%%%%%%%%%%%%%%%%%%%%%%%%%%%%%%%</w:t>
      </w:r>
    </w:p>
    <w:p w14:paraId="51DB9455" w14:textId="77777777" w:rsidR="00621760" w:rsidRDefault="00621760" w:rsidP="00621760">
      <w:r>
        <w:t>predicted label 9, correct label 9, image norm 122.94117736816406, logits tensor([-1.6307e+00, -1.3142e+00, -2.0152e+00, -7.5960e-03,  2.4411e+00,</w:t>
      </w:r>
    </w:p>
    <w:p w14:paraId="6FD673E4" w14:textId="77777777" w:rsidR="00621760" w:rsidRDefault="00621760" w:rsidP="00621760">
      <w:r>
        <w:t xml:space="preserve">        -6.7647e-01, -4.0144e+00,  1.0917e+00, -2.4220e-01,  7.7717e+00],</w:t>
      </w:r>
    </w:p>
    <w:p w14:paraId="1128EB11" w14:textId="77777777" w:rsidR="00621760" w:rsidRDefault="00621760" w:rsidP="00621760">
      <w:r>
        <w:t xml:space="preserve">       device='cuda:0', grad_fn=&lt;SelectBackward0&gt;)</w:t>
      </w:r>
    </w:p>
    <w:p w14:paraId="69CE9AC1" w14:textId="77777777" w:rsidR="00621760" w:rsidRDefault="00621760" w:rsidP="00621760">
      <w:r>
        <w:t>Model prediction is: tensor([[-1.6307e+00, -1.3142e+00, -2.0152e+00, -7.5960e-03,  2.4411e+00,</w:t>
      </w:r>
    </w:p>
    <w:p w14:paraId="3613C511" w14:textId="77777777" w:rsidR="00621760" w:rsidRDefault="00621760" w:rsidP="00621760">
      <w:r>
        <w:t xml:space="preserve">         -6.7647e-01, -4.0144e+00,  1.0917e+00, -2.4220e-01,  7.7717e+00]],</w:t>
      </w:r>
    </w:p>
    <w:p w14:paraId="2F7BE6AF" w14:textId="77777777" w:rsidR="00621760" w:rsidRDefault="00621760" w:rsidP="00621760">
      <w:r>
        <w:t xml:space="preserve">       device='cuda:0', grad_fn=&lt;AddBackward0&gt;)</w:t>
      </w:r>
    </w:p>
    <w:p w14:paraId="3F4D8252" w14:textId="77777777" w:rsidR="00621760" w:rsidRDefault="00621760" w:rsidP="00621760">
      <w:r>
        <w:t>alpha-CROWN optimizable variables initialized.</w:t>
      </w:r>
    </w:p>
    <w:p w14:paraId="1B8D46DA" w14:textId="77777777" w:rsidR="00621760" w:rsidRDefault="00621760" w:rsidP="00621760">
      <w:r>
        <w:t>initial CROWN bounds: tensor([[-33.5607, -33.9962, -38.6643, -32.2348, -25.1611, -30.0958, -36.0461,</w:t>
      </w:r>
    </w:p>
    <w:p w14:paraId="15E3E27A" w14:textId="77777777" w:rsidR="00621760" w:rsidRDefault="00621760" w:rsidP="00621760">
      <w:r>
        <w:t xml:space="preserve">         -29.4656, -33.6112]], device='cuda:0') None</w:t>
      </w:r>
    </w:p>
    <w:p w14:paraId="62742E85" w14:textId="77777777" w:rsidR="00621760" w:rsidRDefault="00621760" w:rsidP="00621760">
      <w:r>
        <w:t>best_l after optimization: 134.45924377441406 with beta sum per layer: []</w:t>
      </w:r>
    </w:p>
    <w:p w14:paraId="1E299A1B" w14:textId="77777777" w:rsidR="00621760" w:rsidRDefault="00621760" w:rsidP="00621760">
      <w:r>
        <w:t>alpha/beta optimization time: 5.9705164432525635</w:t>
      </w:r>
    </w:p>
    <w:p w14:paraId="3D09C5F7" w14:textId="77777777" w:rsidR="00621760" w:rsidRDefault="00621760" w:rsidP="00621760">
      <w:r>
        <w:lastRenderedPageBreak/>
        <w:t>initial alpha-CROWN bounds: tensor([[-14.9086, -15.9242, -18.3287, -15.0857, -11.8783, -14.4171, -15.0131,</w:t>
      </w:r>
    </w:p>
    <w:p w14:paraId="3AFC6B80" w14:textId="77777777" w:rsidR="00621760" w:rsidRDefault="00621760" w:rsidP="00621760">
      <w:r>
        <w:t xml:space="preserve">         -13.3890, -15.5144]], device='cuda:0', grad_fn=&lt;AsStridedBackward0&gt;) None</w:t>
      </w:r>
    </w:p>
    <w:p w14:paraId="00B4CE04" w14:textId="77777777" w:rsidR="00621760" w:rsidRDefault="00621760" w:rsidP="00621760">
      <w:r>
        <w:t>##### [8:9] Tested against 2 ######</w:t>
      </w:r>
    </w:p>
    <w:p w14:paraId="335031FE" w14:textId="77777777" w:rsidR="00621760" w:rsidRDefault="00621760" w:rsidP="00621760">
      <w:r>
        <w:t>Model prediction is: tensor([[-1.6307e+00, -1.3142e+00, -2.0152e+00, -7.5960e-03,  2.4411e+00,</w:t>
      </w:r>
    </w:p>
    <w:p w14:paraId="269A9C24" w14:textId="77777777" w:rsidR="00621760" w:rsidRDefault="00621760" w:rsidP="00621760">
      <w:r>
        <w:t xml:space="preserve">         -6.7647e-01, -4.0144e+00,  1.0917e+00, -2.4220e-01,  7.7717e+00]],</w:t>
      </w:r>
    </w:p>
    <w:p w14:paraId="1464DF45" w14:textId="77777777" w:rsidR="00621760" w:rsidRDefault="00621760" w:rsidP="00621760">
      <w:r>
        <w:t xml:space="preserve">       device='cuda:0', grad_fn=&lt;AddBackward0&gt;)</w:t>
      </w:r>
    </w:p>
    <w:p w14:paraId="7CD60F26" w14:textId="77777777" w:rsidR="00621760" w:rsidRDefault="00621760" w:rsidP="00621760">
      <w:r>
        <w:t>alpha-CROWN optimizable variables initialized.</w:t>
      </w:r>
    </w:p>
    <w:p w14:paraId="3B102C63" w14:textId="77777777" w:rsidR="00621760" w:rsidRDefault="00621760" w:rsidP="00621760">
      <w:r>
        <w:t>setting alpha for layer /20 start_node /input.3</w:t>
      </w:r>
    </w:p>
    <w:p w14:paraId="7683B2B2" w14:textId="77777777" w:rsidR="00621760" w:rsidRDefault="00621760" w:rsidP="00621760">
      <w:r>
        <w:t>setting alpha for layer /20 start_node /input.7</w:t>
      </w:r>
    </w:p>
    <w:p w14:paraId="356B439C" w14:textId="77777777" w:rsidR="00621760" w:rsidRDefault="00621760" w:rsidP="00621760">
      <w:r>
        <w:t>setting alpha for layer /20 start_node /input.11</w:t>
      </w:r>
    </w:p>
    <w:p w14:paraId="6F0D95B4" w14:textId="77777777" w:rsidR="00621760" w:rsidRDefault="00621760" w:rsidP="00621760">
      <w:r>
        <w:t>setting alpha for layer /20 start_node /input.15</w:t>
      </w:r>
    </w:p>
    <w:p w14:paraId="77351904" w14:textId="77777777" w:rsidR="00621760" w:rsidRDefault="00621760" w:rsidP="00621760">
      <w:r>
        <w:t>not setting layer /20 start_node /29 because shape mismatch (torch.Size([2, 1, 1, 100]) != torch.Size([2, 9, 1, 100]))</w:t>
      </w:r>
    </w:p>
    <w:p w14:paraId="4B0DADC2" w14:textId="77777777" w:rsidR="00621760" w:rsidRDefault="00621760" w:rsidP="00621760">
      <w:r>
        <w:t>setting alpha for layer /22 start_node /input.7</w:t>
      </w:r>
    </w:p>
    <w:p w14:paraId="66CFB654" w14:textId="77777777" w:rsidR="00621760" w:rsidRDefault="00621760" w:rsidP="00621760">
      <w:r>
        <w:t>setting alpha for layer /22 start_node /input.11</w:t>
      </w:r>
    </w:p>
    <w:p w14:paraId="49929FF6" w14:textId="77777777" w:rsidR="00621760" w:rsidRDefault="00621760" w:rsidP="00621760">
      <w:r>
        <w:t>setting alpha for layer /22 start_node /input.15</w:t>
      </w:r>
    </w:p>
    <w:p w14:paraId="190F8C57" w14:textId="77777777" w:rsidR="00621760" w:rsidRDefault="00621760" w:rsidP="00621760">
      <w:r>
        <w:t>not setting layer /22 start_node /29 because shape mismatch (torch.Size([2, 1, 1, 100]) != torch.Size([2, 9, 1, 100]))</w:t>
      </w:r>
    </w:p>
    <w:p w14:paraId="0487B5A2" w14:textId="77777777" w:rsidR="00621760" w:rsidRDefault="00621760" w:rsidP="00621760">
      <w:r>
        <w:t>setting alpha for layer /24 start_node /input.11</w:t>
      </w:r>
    </w:p>
    <w:p w14:paraId="654FBB07" w14:textId="77777777" w:rsidR="00621760" w:rsidRDefault="00621760" w:rsidP="00621760">
      <w:r>
        <w:t>setting alpha for layer /24 start_node /input.15</w:t>
      </w:r>
    </w:p>
    <w:p w14:paraId="3EC6D7B5" w14:textId="77777777" w:rsidR="00621760" w:rsidRDefault="00621760" w:rsidP="00621760">
      <w:r>
        <w:t>not setting layer /24 start_node /29 because shape mismatch (torch.Size([2, 1, 1, 100]) != torch.Size([2, 9, 1, 100]))</w:t>
      </w:r>
    </w:p>
    <w:p w14:paraId="6D4DFE43" w14:textId="77777777" w:rsidR="00621760" w:rsidRDefault="00621760" w:rsidP="00621760">
      <w:r>
        <w:t>setting alpha for layer /26 start_node /input.15</w:t>
      </w:r>
    </w:p>
    <w:p w14:paraId="6420436E" w14:textId="77777777" w:rsidR="00621760" w:rsidRDefault="00621760" w:rsidP="00621760">
      <w:r>
        <w:t>not setting layer /26 start_node /29 because shape mismatch (torch.Size([2, 1, 1, 100]) != torch.Size([2, 9, 1, 100]))</w:t>
      </w:r>
    </w:p>
    <w:p w14:paraId="44C7ACCD" w14:textId="77777777" w:rsidR="00621760" w:rsidRDefault="00621760" w:rsidP="00621760">
      <w:r>
        <w:t>not setting layer /28 start_node /29 because shape mismatch (torch.Size([2, 1, 1, 100]) != torch.Size([2, 9, 1, 100]))</w:t>
      </w:r>
    </w:p>
    <w:p w14:paraId="3B3D0625" w14:textId="77777777" w:rsidR="00621760" w:rsidRDefault="00621760" w:rsidP="00621760">
      <w:r>
        <w:t>0 /input torch.Size([1, 100])</w:t>
      </w:r>
    </w:p>
    <w:p w14:paraId="2F2192D5" w14:textId="77777777" w:rsidR="00621760" w:rsidRDefault="00621760" w:rsidP="00621760">
      <w:r>
        <w:t>1 /input.3 torch.Size([1, 100])</w:t>
      </w:r>
    </w:p>
    <w:p w14:paraId="360AC39B" w14:textId="77777777" w:rsidR="00621760" w:rsidRDefault="00621760" w:rsidP="00621760">
      <w:r>
        <w:t>2 /input.7 torch.Size([1, 100])</w:t>
      </w:r>
    </w:p>
    <w:p w14:paraId="55FEDD0F" w14:textId="77777777" w:rsidR="00621760" w:rsidRDefault="00621760" w:rsidP="00621760">
      <w:r>
        <w:t>3 /input.11 torch.Size([1, 100])</w:t>
      </w:r>
    </w:p>
    <w:p w14:paraId="2D737ACB" w14:textId="77777777" w:rsidR="00621760" w:rsidRDefault="00621760" w:rsidP="00621760">
      <w:r>
        <w:t>4 /input.15 torch.Size([1, 100])</w:t>
      </w:r>
    </w:p>
    <w:p w14:paraId="423A7844" w14:textId="77777777" w:rsidR="00621760" w:rsidRDefault="00621760" w:rsidP="00621760">
      <w:r>
        <w:t>best_l after optimization: 18.32622718811035 with beta sum per layer: []</w:t>
      </w:r>
    </w:p>
    <w:p w14:paraId="58249D39" w14:textId="77777777" w:rsidR="00621760" w:rsidRDefault="00621760" w:rsidP="00621760">
      <w:r>
        <w:t>alpha/beta optimization time: 1.6007168292999268</w:t>
      </w:r>
    </w:p>
    <w:p w14:paraId="0FB0695A" w14:textId="77777777" w:rsidR="00621760" w:rsidRDefault="00621760" w:rsidP="00621760">
      <w:r>
        <w:t>alpha-CROWN with fixed intermediate bounds: tensor([[-18.3262]], device='cuda:0', grad_fn=&lt;AsStridedBackward0&gt;) None</w:t>
      </w:r>
    </w:p>
    <w:p w14:paraId="7DC66CC5" w14:textId="77777777" w:rsidR="00621760" w:rsidRDefault="00621760" w:rsidP="00621760">
      <w:r>
        <w:t>-18.32622718811035</w:t>
      </w:r>
    </w:p>
    <w:p w14:paraId="4047C1EB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0 layer size = torch.Size([100]) with unstable 29 nodes</w:t>
      </w:r>
    </w:p>
    <w:p w14:paraId="1BE7340F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1 layer size = torch.Size([100]) with unstable 51 nodes</w:t>
      </w:r>
    </w:p>
    <w:p w14:paraId="0FC4D534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2 layer size = torch.Size([100]) with unstable 88 nodes</w:t>
      </w:r>
    </w:p>
    <w:p w14:paraId="0D33F6BF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3 layer size = torch.Size([100]) with unstable 100 nodes</w:t>
      </w:r>
    </w:p>
    <w:p w14:paraId="1D8DC279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第</w:t>
      </w:r>
      <w:r>
        <w:rPr>
          <w:rFonts w:hint="eastAsia"/>
        </w:rPr>
        <w:t xml:space="preserve"> 4 layer size = torch.Size([100]) with unstable 100 nodes</w:t>
      </w:r>
    </w:p>
    <w:p w14:paraId="626A6190" w14:textId="77777777" w:rsidR="00621760" w:rsidRDefault="00621760" w:rsidP="00621760">
      <w:r>
        <w:t>-----------------</w:t>
      </w:r>
    </w:p>
    <w:p w14:paraId="262DC7B3" w14:textId="77777777" w:rsidR="00621760" w:rsidRDefault="00621760" w:rsidP="00621760">
      <w:pPr>
        <w:rPr>
          <w:rFonts w:hint="eastAsia"/>
        </w:rPr>
      </w:pPr>
      <w:r>
        <w:rPr>
          <w:rFonts w:hint="eastAsia"/>
        </w:rPr>
        <w:t># of total unstable neurons(</w:t>
      </w:r>
      <w:r>
        <w:rPr>
          <w:rFonts w:hint="eastAsia"/>
        </w:rPr>
        <w:t>不定态神经元总数量</w:t>
      </w:r>
      <w:r>
        <w:rPr>
          <w:rFonts w:hint="eastAsia"/>
        </w:rPr>
        <w:t>): 368</w:t>
      </w:r>
    </w:p>
    <w:p w14:paraId="4552F791" w14:textId="77777777" w:rsidR="00621760" w:rsidRDefault="00621760" w:rsidP="00621760">
      <w:r>
        <w:t>-----------------</w:t>
      </w:r>
    </w:p>
    <w:p w14:paraId="1AF051D7" w14:textId="77777777" w:rsidR="00621760" w:rsidRDefault="00621760" w:rsidP="00621760"/>
    <w:p w14:paraId="1080689E" w14:textId="77777777" w:rsidR="00621760" w:rsidRDefault="00621760" w:rsidP="00621760">
      <w:r>
        <w:t>splitting decisions: [[4, 1]]</w:t>
      </w:r>
    </w:p>
    <w:p w14:paraId="293A4220" w14:textId="77777777" w:rsidR="00621760" w:rsidRDefault="00621760" w:rsidP="00621760">
      <w:r>
        <w:t>best_l after optimization: 34.61310577392578 with beta sum per layer: [0.0, 0.0, 0.0, 0.0, 0.41060397028923035]</w:t>
      </w:r>
    </w:p>
    <w:p w14:paraId="3B079F77" w14:textId="77777777" w:rsidR="00621760" w:rsidRDefault="00621760" w:rsidP="00621760">
      <w:r>
        <w:t>alpha/beta optimization time: 0.3898186683654785</w:t>
      </w:r>
    </w:p>
    <w:p w14:paraId="2E7D69E7" w14:textId="77777777" w:rsidR="00621760" w:rsidRDefault="00621760" w:rsidP="00621760">
      <w:r>
        <w:t>This batch time : update_bounds func: 0.3938     prepare: 0.0030         bound: 0.3898   transfer: 0.0010        finalize: 0.0000</w:t>
      </w:r>
    </w:p>
    <w:p w14:paraId="1C549C4F" w14:textId="77777777" w:rsidR="00621760" w:rsidRDefault="00621760" w:rsidP="00621760">
      <w:r>
        <w:lastRenderedPageBreak/>
        <w:t>Accumulated time: update_bounds func: 16.1120    prepare: 0.1505         bound: 15.8646  transfer: 0.0010        finalize: 0.0539</w:t>
      </w:r>
    </w:p>
    <w:p w14:paraId="74FD50EC" w14:textId="77777777" w:rsidR="00621760" w:rsidRDefault="00621760" w:rsidP="00621760">
      <w:r>
        <w:t>batch bounding time:  0.39484286308288574</w:t>
      </w:r>
    </w:p>
    <w:p w14:paraId="35165FDA" w14:textId="77777777" w:rsidR="00621760" w:rsidRDefault="00621760" w:rsidP="00621760">
      <w:r>
        <w:t>Current worst splitting domains [lb, ub] (depth):</w:t>
      </w:r>
    </w:p>
    <w:p w14:paraId="3667FA40" w14:textId="77777777" w:rsidR="00621760" w:rsidRDefault="00621760" w:rsidP="00621760">
      <w:r>
        <w:t>[-17.91185, 80.673775] (1), [-16.70126, 80.673775] (1),</w:t>
      </w:r>
    </w:p>
    <w:p w14:paraId="4DF82ABD" w14:textId="77777777" w:rsidR="00621760" w:rsidRDefault="00621760" w:rsidP="00621760">
      <w:r>
        <w:t>length of domains: 2</w:t>
      </w:r>
    </w:p>
    <w:p w14:paraId="448C650F" w14:textId="77777777" w:rsidR="00621760" w:rsidRDefault="00621760" w:rsidP="00621760">
      <w:r>
        <w:t>Total time: 0.3988       pickout: 0.0010         decision: 0.0030        get_bound: 0.3948       add_domain: 0.0000</w:t>
      </w:r>
    </w:p>
    <w:p w14:paraId="590DC677" w14:textId="77777777" w:rsidR="00621760" w:rsidRDefault="00621760" w:rsidP="00621760">
      <w:r>
        <w:t>Current lb:-17.91185188293457</w:t>
      </w:r>
    </w:p>
    <w:p w14:paraId="0083B128" w14:textId="77777777" w:rsidR="00621760" w:rsidRDefault="00621760" w:rsidP="00621760">
      <w:r>
        <w:t>2 neurons visited</w:t>
      </w:r>
    </w:p>
    <w:p w14:paraId="572FEA8D" w14:textId="77777777" w:rsidR="00621760" w:rsidRDefault="00621760" w:rsidP="00621760">
      <w:r>
        <w:t>Global ub: 80.67377471923828, batch ub: inf</w:t>
      </w:r>
    </w:p>
    <w:p w14:paraId="644604B4" w14:textId="77777777" w:rsidR="00621760" w:rsidRDefault="00621760" w:rsidP="00621760">
      <w:r>
        <w:t>Cumulative time: 2.028437614440918</w:t>
      </w:r>
    </w:p>
    <w:p w14:paraId="6D2F5EC1" w14:textId="77777777" w:rsidR="00621760" w:rsidRDefault="00621760" w:rsidP="00621760"/>
    <w:p w14:paraId="4D530B7F" w14:textId="77777777" w:rsidR="00621760" w:rsidRDefault="00621760" w:rsidP="00621760">
      <w:r>
        <w:t>splitting decisions: [[4, 21], [4, 21]]</w:t>
      </w:r>
    </w:p>
    <w:p w14:paraId="05ECEADF" w14:textId="77777777" w:rsidR="00621760" w:rsidRDefault="00621760" w:rsidP="00621760">
      <w:r>
        <w:t>best_l after optimization: 64.50080871582031 with beta sum per layer: [0.0, 0.0, 0.0, 0.0, 1.729874849319458]</w:t>
      </w:r>
    </w:p>
    <w:p w14:paraId="6CFB176B" w14:textId="77777777" w:rsidR="00621760" w:rsidRDefault="00621760" w:rsidP="00621760">
      <w:r>
        <w:t>alpha/beta optimization time: 0.3889601230621338</w:t>
      </w:r>
    </w:p>
    <w:p w14:paraId="77BE5CBA" w14:textId="77777777" w:rsidR="00621760" w:rsidRDefault="00621760" w:rsidP="00621760">
      <w:r>
        <w:t>This batch time : update_bounds func: 0.3929     prepare: 0.0020         bound: 0.3890   transfer: 0.0010        finalize: 0.0010</w:t>
      </w:r>
    </w:p>
    <w:p w14:paraId="5CF84B52" w14:textId="77777777" w:rsidR="00621760" w:rsidRDefault="00621760" w:rsidP="00621760">
      <w:r>
        <w:t>Accumulated time: update_bounds func: 16.5049    prepare: 0.1525         bound: 16.2535  transfer: 0.0010        finalize: 0.0549</w:t>
      </w:r>
    </w:p>
    <w:p w14:paraId="3C6E7D74" w14:textId="77777777" w:rsidR="00621760" w:rsidRDefault="00621760" w:rsidP="00621760">
      <w:r>
        <w:t>batch bounding time:  0.39294886589050293</w:t>
      </w:r>
    </w:p>
    <w:p w14:paraId="75CF9DDC" w14:textId="77777777" w:rsidR="00621760" w:rsidRDefault="00621760" w:rsidP="00621760">
      <w:r>
        <w:t>Current worst splitting domains [lb, ub] (depth):</w:t>
      </w:r>
    </w:p>
    <w:p w14:paraId="38E7EF24" w14:textId="77777777" w:rsidR="00621760" w:rsidRDefault="00621760" w:rsidP="00621760">
      <w:r>
        <w:t>[-17.55648, 80.673775] (2), [-16.20294, 80.673775] (2), [-15.86013, 80.673775] (2), [-14.88127, 80.673775] (2),</w:t>
      </w:r>
    </w:p>
    <w:p w14:paraId="34CE1969" w14:textId="77777777" w:rsidR="00621760" w:rsidRDefault="00621760" w:rsidP="00621760">
      <w:r>
        <w:t>length of domains: 4</w:t>
      </w:r>
    </w:p>
    <w:p w14:paraId="61B1A91C" w14:textId="77777777" w:rsidR="00621760" w:rsidRDefault="00621760" w:rsidP="00621760">
      <w:r>
        <w:t>Total time: 0.4019       pickout: 0.0020         decision: 0.0070        get_bound: 0.3929       add_domain: 0.0000</w:t>
      </w:r>
    </w:p>
    <w:p w14:paraId="77B17A73" w14:textId="77777777" w:rsidR="00621760" w:rsidRDefault="00621760" w:rsidP="00621760">
      <w:r>
        <w:t>Current lb:-17.556476593017578</w:t>
      </w:r>
    </w:p>
    <w:p w14:paraId="6EB38177" w14:textId="77777777" w:rsidR="00621760" w:rsidRDefault="00621760" w:rsidP="00621760">
      <w:r>
        <w:t>6 neurons visited</w:t>
      </w:r>
    </w:p>
    <w:p w14:paraId="777A9D73" w14:textId="77777777" w:rsidR="00621760" w:rsidRDefault="00621760" w:rsidP="00621760">
      <w:r>
        <w:t>Global ub: 80.67377471923828, batch ub: inf</w:t>
      </w:r>
    </w:p>
    <w:p w14:paraId="35F74248" w14:textId="77777777" w:rsidR="00621760" w:rsidRDefault="00621760" w:rsidP="00621760">
      <w:r>
        <w:t>Cumulative time: 2.4313595294952393</w:t>
      </w:r>
    </w:p>
    <w:p w14:paraId="69B6A795" w14:textId="77777777" w:rsidR="00621760" w:rsidRDefault="00621760" w:rsidP="00621760"/>
    <w:p w14:paraId="1F4800C2" w14:textId="77777777" w:rsidR="00621760" w:rsidRDefault="00621760" w:rsidP="00621760">
      <w:r>
        <w:t>splitting decisions: [[4, 72], [4, 72], [4, 72], [4, 72]]</w:t>
      </w:r>
    </w:p>
    <w:p w14:paraId="2851CF18" w14:textId="77777777" w:rsidR="00621760" w:rsidRDefault="00621760" w:rsidP="00621760">
      <w:r>
        <w:t>best_l after optimization: 122.15568542480469 with beta sum per layer: [0.0, 0.0, 0.0, 0.0, 4.991086006164551]</w:t>
      </w:r>
    </w:p>
    <w:p w14:paraId="6582A388" w14:textId="77777777" w:rsidR="00621760" w:rsidRDefault="00621760" w:rsidP="00621760">
      <w:r>
        <w:t>alpha/beta optimization time: 0.365023136138916</w:t>
      </w:r>
    </w:p>
    <w:p w14:paraId="5FC8941C" w14:textId="77777777" w:rsidR="00621760" w:rsidRDefault="00621760" w:rsidP="00621760">
      <w:r>
        <w:t>This batch time : update_bounds func: 0.3710     prepare: 0.0030         bound: 0.3660   transfer: 0.0000        finalize: 0.0020</w:t>
      </w:r>
    </w:p>
    <w:p w14:paraId="2CE6F21B" w14:textId="77777777" w:rsidR="00621760" w:rsidRDefault="00621760" w:rsidP="00621760">
      <w:r>
        <w:t>Accumulated time: update_bounds func: 16.8759    prepare: 0.1555         bound: 16.6195  transfer: 0.0000        finalize: 0.0569</w:t>
      </w:r>
    </w:p>
    <w:p w14:paraId="32E2B9EB" w14:textId="77777777" w:rsidR="00621760" w:rsidRDefault="00621760" w:rsidP="00621760">
      <w:r>
        <w:t>batch bounding time:  0.37100744247436523</w:t>
      </w:r>
    </w:p>
    <w:p w14:paraId="3F034A7B" w14:textId="77777777" w:rsidR="00621760" w:rsidRDefault="00621760" w:rsidP="00621760">
      <w:r>
        <w:t>Current worst splitting domains [lb, ub] (depth):</w:t>
      </w:r>
    </w:p>
    <w:p w14:paraId="7C4D2FEA" w14:textId="77777777" w:rsidR="00621760" w:rsidRDefault="00621760" w:rsidP="00621760">
      <w:r>
        <w:t>[-17.11901, 80.673775] (3), [-16.41096, 80.673775] (3), [-15.72831, 80.673775] (3), [-15.41730, 80.673775] (3), [-14.98207, 80.673775] (3), [-14.48324, 80.673775] (3), [-14.44547, 80.673775] (3), [-13.56932, 80.673775] (3),</w:t>
      </w:r>
    </w:p>
    <w:p w14:paraId="38341F0A" w14:textId="77777777" w:rsidR="00621760" w:rsidRDefault="00621760" w:rsidP="00621760">
      <w:r>
        <w:t>length of domains: 8</w:t>
      </w:r>
    </w:p>
    <w:p w14:paraId="4297A65D" w14:textId="77777777" w:rsidR="00621760" w:rsidRDefault="00621760" w:rsidP="00621760">
      <w:r>
        <w:t>Total time: 0.3780       pickout: 0.0020         decision: 0.0040        get_bound: 0.3710       add_domain: 0.0010</w:t>
      </w:r>
    </w:p>
    <w:p w14:paraId="4ED60E8F" w14:textId="77777777" w:rsidR="00621760" w:rsidRDefault="00621760" w:rsidP="00621760">
      <w:r>
        <w:t>Current lb:-17.119014739990234</w:t>
      </w:r>
    </w:p>
    <w:p w14:paraId="04F95673" w14:textId="77777777" w:rsidR="00621760" w:rsidRDefault="00621760" w:rsidP="00621760">
      <w:r>
        <w:t>14 neurons visited</w:t>
      </w:r>
    </w:p>
    <w:p w14:paraId="6C762CBA" w14:textId="77777777" w:rsidR="00621760" w:rsidRDefault="00621760" w:rsidP="00621760">
      <w:r>
        <w:t>Global ub: 80.67377471923828, batch ub: inf</w:t>
      </w:r>
    </w:p>
    <w:p w14:paraId="0C9EC932" w14:textId="77777777" w:rsidR="00621760" w:rsidRDefault="00621760" w:rsidP="00621760">
      <w:r>
        <w:t>Cumulative time: 2.8103461265563965</w:t>
      </w:r>
    </w:p>
    <w:p w14:paraId="42992CC0" w14:textId="77777777" w:rsidR="00621760" w:rsidRDefault="00621760" w:rsidP="00621760"/>
    <w:p w14:paraId="09569453" w14:textId="77777777" w:rsidR="00621760" w:rsidRDefault="00621760" w:rsidP="00621760">
      <w:r>
        <w:lastRenderedPageBreak/>
        <w:t>splitting decisions: [[4, 8], [4, 8], [4, 8], [4, 8], [4, 8], [4, 8], [4, 8], [4, 8]]</w:t>
      </w:r>
    </w:p>
    <w:p w14:paraId="5984EE12" w14:textId="77777777" w:rsidR="00621760" w:rsidRDefault="00621760" w:rsidP="00621760">
      <w:r>
        <w:t>best_l after optimization: 231.36952209472656 with beta sum per layer: [0.0, 0.0, 0.0, 0.0, 12.427556991577148]</w:t>
      </w:r>
    </w:p>
    <w:p w14:paraId="5BAE1209" w14:textId="77777777" w:rsidR="00621760" w:rsidRDefault="00621760" w:rsidP="00621760">
      <w:r>
        <w:t>alpha/beta optimization time: 0.36405491828918457</w:t>
      </w:r>
    </w:p>
    <w:p w14:paraId="3FF6D9E2" w14:textId="77777777" w:rsidR="00621760" w:rsidRDefault="00621760" w:rsidP="00621760">
      <w:r>
        <w:t>This batch time : update_bounds func: 0.3730     prepare: 0.0060         bound: 0.3650   transfer: 0.0000        finalize: 0.0020</w:t>
      </w:r>
    </w:p>
    <w:p w14:paraId="7C117B2E" w14:textId="77777777" w:rsidR="00621760" w:rsidRDefault="00621760" w:rsidP="00621760">
      <w:r>
        <w:t>Accumulated time: update_bounds func: 17.2489    prepare: 0.1614         bound: 16.9846  transfer: 0.0000        finalize: 0.0589</w:t>
      </w:r>
    </w:p>
    <w:p w14:paraId="45AF89DF" w14:textId="77777777" w:rsidR="00621760" w:rsidRDefault="00621760" w:rsidP="00621760">
      <w:r>
        <w:t>batch bounding time:  0.37400054931640625</w:t>
      </w:r>
    </w:p>
    <w:p w14:paraId="7A491B15" w14:textId="77777777" w:rsidR="00621760" w:rsidRDefault="00621760" w:rsidP="00621760">
      <w:r>
        <w:t>Current worst splitting domains [lb, ub] (depth):</w:t>
      </w:r>
    </w:p>
    <w:p w14:paraId="61A0E41F" w14:textId="77777777" w:rsidR="00621760" w:rsidRDefault="00621760" w:rsidP="00621760">
      <w:r>
        <w:t>[-16.78015, 80.673775] (4), [-15.93672, 80.673775] (4), [-15.62316, 80.673775] (4), [-15.35595, 80.673775] (4), [-15.14459, 80.673775] (4), [-14.96783, 80.673775] (4), [-14.57879, 80.673775] (4), [-14.47201, 80.673775] (4), [-14.19757, 80.673775] (4), [-13.97986, 80.673775] (4), [-13.96137, 80.673775] (4), [-13.87980, 80.673775] (4), [-13.43355, 80.673775] (4), [-13.36173, 80.673775] (4), [-13.03246, 80.673775] (4), [-12.66397, 80.673775] (4),</w:t>
      </w:r>
    </w:p>
    <w:p w14:paraId="745C5DE3" w14:textId="77777777" w:rsidR="00621760" w:rsidRDefault="00621760" w:rsidP="00621760">
      <w:r>
        <w:t>length of domains: 16</w:t>
      </w:r>
    </w:p>
    <w:p w14:paraId="168ACB7F" w14:textId="77777777" w:rsidR="00621760" w:rsidRDefault="00621760" w:rsidP="00621760">
      <w:r>
        <w:t>Total time: 0.3810       pickout: 0.0030         decision: 0.0030        get_bound: 0.3740       add_domain: 0.0010</w:t>
      </w:r>
    </w:p>
    <w:p w14:paraId="65AD8EB1" w14:textId="77777777" w:rsidR="00621760" w:rsidRDefault="00621760" w:rsidP="00621760">
      <w:r>
        <w:t>Current lb:-16.7801513671875</w:t>
      </w:r>
    </w:p>
    <w:p w14:paraId="4E48080C" w14:textId="77777777" w:rsidR="00621760" w:rsidRDefault="00621760" w:rsidP="00621760">
      <w:r>
        <w:t>30 neurons visited</w:t>
      </w:r>
    </w:p>
    <w:p w14:paraId="3C6995D7" w14:textId="77777777" w:rsidR="00621760" w:rsidRDefault="00621760" w:rsidP="00621760">
      <w:r>
        <w:t>Global ub: 80.67377471923828, batch ub: inf</w:t>
      </w:r>
    </w:p>
    <w:p w14:paraId="39A63F02" w14:textId="77777777" w:rsidR="00621760" w:rsidRDefault="00621760" w:rsidP="00621760">
      <w:r>
        <w:t>Cumulative time: 3.1923232078552246</w:t>
      </w:r>
    </w:p>
    <w:p w14:paraId="39CC0AC4" w14:textId="77777777" w:rsidR="00621760" w:rsidRDefault="00621760" w:rsidP="00621760"/>
    <w:p w14:paraId="63C5CF47" w14:textId="77777777" w:rsidR="00621760" w:rsidRDefault="00621760" w:rsidP="00621760">
      <w:r>
        <w:t>splitting decisions: [[4, 23], [4, 23], [4, 23], [4, 23], [4, 23], [4, 23], [4, 23], [4, 23]]</w:t>
      </w:r>
    </w:p>
    <w:p w14:paraId="36ADBAF9" w14:textId="77777777" w:rsidR="00621760" w:rsidRDefault="00621760" w:rsidP="00621760">
      <w:r>
        <w:t>best_l after optimization: 232.43280029296875 with beta sum per layer: [0.0, 0.0, 0.0, 0.0, 15.338359832763672]</w:t>
      </w:r>
    </w:p>
    <w:p w14:paraId="41EAB6AD" w14:textId="77777777" w:rsidR="00621760" w:rsidRDefault="00621760" w:rsidP="00621760">
      <w:r>
        <w:t>alpha/beta optimization time: 0.3869655132293701</w:t>
      </w:r>
    </w:p>
    <w:p w14:paraId="646EEAFB" w14:textId="77777777" w:rsidR="00621760" w:rsidRDefault="00621760" w:rsidP="00621760">
      <w:r>
        <w:t>This batch time : update_bounds func: 0.3939     prepare: 0.0040         bound: 0.3870   transfer: 0.0010        finalize: 0.0020</w:t>
      </w:r>
    </w:p>
    <w:p w14:paraId="0E397AC0" w14:textId="77777777" w:rsidR="00621760" w:rsidRDefault="00621760" w:rsidP="00621760">
      <w:r>
        <w:t>Accumulated time: update_bounds func: 17.6429    prepare: 0.1654         bound: 17.3715  transfer: 0.0010        finalize: 0.0609</w:t>
      </w:r>
    </w:p>
    <w:p w14:paraId="4E26C9E0" w14:textId="77777777" w:rsidR="00621760" w:rsidRDefault="00621760" w:rsidP="00621760">
      <w:r>
        <w:t>batch bounding time:  0.3949434757232666</w:t>
      </w:r>
    </w:p>
    <w:p w14:paraId="411B8412" w14:textId="77777777" w:rsidR="00621760" w:rsidRDefault="00621760" w:rsidP="00621760">
      <w:r>
        <w:t>Current worst splitting domains [lb, ub] (depth):</w:t>
      </w:r>
    </w:p>
    <w:p w14:paraId="57A67D61" w14:textId="77777777" w:rsidR="00621760" w:rsidRDefault="00621760" w:rsidP="00621760">
      <w:r>
        <w:t>[-16.42583, 80.673775] (5), [-15.57802, 80.673775] (5), [-15.37281, 80.673775] (5), [-15.09077, 80.673775] (5), [-14.97040, 80.673775] (5), [-14.74358, 80.673775] (5), [-14.67278, 80.673775] (5), [-14.47177, 80.673775] (5), [-14.23257, 80.673775] (5), [-14.22653, 80.673775] (5), [-14.21817, 80.673775] (5), [-14.19757, 80.673775] (4), [-14.09940, 80.673775] (5), [-13.97986, 80.673775] (4), [-13.97787, 80.673775] (5), [-13.96137, 80.673775] (4), [-13.87980, 80.673775] (4), [-13.76404, 80.673775] (5), [-13.45164, 80.673775] (5), [-13.43355, 80.673775] (4),</w:t>
      </w:r>
    </w:p>
    <w:p w14:paraId="2924E016" w14:textId="77777777" w:rsidR="00621760" w:rsidRDefault="00621760" w:rsidP="00621760">
      <w:r>
        <w:t>length of domains: 24</w:t>
      </w:r>
    </w:p>
    <w:p w14:paraId="06B56A69" w14:textId="77777777" w:rsidR="00621760" w:rsidRDefault="00621760" w:rsidP="00621760">
      <w:r>
        <w:t>Total time: 0.4019       pickout: 0.0020         decision: 0.0030        get_bound: 0.3949       add_domain: 0.0020</w:t>
      </w:r>
    </w:p>
    <w:p w14:paraId="78BFFD62" w14:textId="77777777" w:rsidR="00621760" w:rsidRDefault="00621760" w:rsidP="00621760">
      <w:r>
        <w:t>Current lb:-16.425825119018555</w:t>
      </w:r>
    </w:p>
    <w:p w14:paraId="78687E20" w14:textId="77777777" w:rsidR="00621760" w:rsidRDefault="00621760" w:rsidP="00621760">
      <w:r>
        <w:t>46 neurons visited</w:t>
      </w:r>
    </w:p>
    <w:p w14:paraId="5BBB969F" w14:textId="77777777" w:rsidR="00621760" w:rsidRDefault="00621760" w:rsidP="00621760">
      <w:r>
        <w:t>Global ub: 80.67377471923828, batch ub: inf</w:t>
      </w:r>
    </w:p>
    <w:p w14:paraId="468E3B7C" w14:textId="77777777" w:rsidR="00621760" w:rsidRDefault="00621760" w:rsidP="00621760">
      <w:r>
        <w:t>Cumulative time: 3.5952463150024414</w:t>
      </w:r>
    </w:p>
    <w:p w14:paraId="598CE933" w14:textId="77777777" w:rsidR="00621760" w:rsidRDefault="00621760" w:rsidP="00621760"/>
    <w:p w14:paraId="0DDB2B9D" w14:textId="77777777" w:rsidR="00621760" w:rsidRDefault="00621760" w:rsidP="00621760">
      <w:r>
        <w:t>splitting decisions: [[3, 57], [4, 11], [3, 57], [4, 11], [4, 11], [4, 11], [4, 11], [4, 11]]</w:t>
      </w:r>
    </w:p>
    <w:p w14:paraId="2C24D099" w14:textId="77777777" w:rsidR="00621760" w:rsidRDefault="00621760" w:rsidP="00621760">
      <w:r>
        <w:t>best_l after optimization: 232.64431762695312 with beta sum per layer: [0.0, 0.0, 0.0, 0.009671268984675407, 13.093461990356445]</w:t>
      </w:r>
    </w:p>
    <w:p w14:paraId="1B6337A7" w14:textId="77777777" w:rsidR="00621760" w:rsidRDefault="00621760" w:rsidP="00621760">
      <w:r>
        <w:t>alpha/beta optimization time: 0.3905966281890869</w:t>
      </w:r>
    </w:p>
    <w:p w14:paraId="485AD2BD" w14:textId="77777777" w:rsidR="00621760" w:rsidRDefault="00621760" w:rsidP="00621760">
      <w:r>
        <w:t>This batch time : update_bounds func: 0.3996     prepare: 0.0060         bound: 0.3906   transfer: 0.0010        finalize: 0.0020</w:t>
      </w:r>
    </w:p>
    <w:p w14:paraId="5F538B07" w14:textId="77777777" w:rsidR="00621760" w:rsidRDefault="00621760" w:rsidP="00621760">
      <w:r>
        <w:lastRenderedPageBreak/>
        <w:t>Accumulated time: update_bounds func: 18.0425    prepare: 0.1714         bound: 17.7621  transfer: 0.0010        finalize: 0.0629</w:t>
      </w:r>
    </w:p>
    <w:p w14:paraId="23097ABD" w14:textId="77777777" w:rsidR="00621760" w:rsidRDefault="00621760" w:rsidP="00621760">
      <w:r>
        <w:t>batch bounding time:  0.4005703926086426</w:t>
      </w:r>
    </w:p>
    <w:p w14:paraId="3DB66D6A" w14:textId="77777777" w:rsidR="00621760" w:rsidRDefault="00621760" w:rsidP="00621760">
      <w:r>
        <w:t>Current worst splitting domains [lb, ub] (depth):</w:t>
      </w:r>
    </w:p>
    <w:p w14:paraId="1A9063A9" w14:textId="77777777" w:rsidR="00621760" w:rsidRDefault="00621760" w:rsidP="00621760">
      <w:r>
        <w:t>[-15.97240, 80.673775] (6), [-15.65916, 80.673775] (6), [-15.02492, 80.673775] (6), [-14.94612, 80.673775] (6), [-14.81881, 80.673775] (6), [-14.53129, 80.673775] (6), [-14.52296, 80.673775] (6), [-14.48905, 80.673775] (6), [-14.37508, 80.673775] (6), [-14.23257, 80.673775] (5), [-14.22653, 80.673775] (5), [-14.21817, 80.673775] (5), [-14.19757, 80.673775] (4), [-14.19297, 80.673775] (6), [-14.18324, 80.673775] (6), [-14.09940, 80.673775] (5), [-14.07859, 80.673775] (6), [-14.05970, 80.673775] (6), [-14.03799, 80.673775] (6), [-13.97986, 80.673775] (4),</w:t>
      </w:r>
    </w:p>
    <w:p w14:paraId="304C104E" w14:textId="77777777" w:rsidR="00621760" w:rsidRDefault="00621760" w:rsidP="00621760">
      <w:r>
        <w:t>length of domains: 32</w:t>
      </w:r>
    </w:p>
    <w:p w14:paraId="711A45DE" w14:textId="77777777" w:rsidR="00621760" w:rsidRDefault="00621760" w:rsidP="00621760">
      <w:r>
        <w:t>Total time: 0.4076       pickout: 0.0020         decision: 0.0030        get_bound: 0.4006       add_domain: 0.0020</w:t>
      </w:r>
    </w:p>
    <w:p w14:paraId="17F74512" w14:textId="77777777" w:rsidR="00621760" w:rsidRDefault="00621760" w:rsidP="00621760">
      <w:r>
        <w:t>Current lb:-15.972399711608887</w:t>
      </w:r>
    </w:p>
    <w:p w14:paraId="04217AEA" w14:textId="77777777" w:rsidR="00621760" w:rsidRDefault="00621760" w:rsidP="00621760">
      <w:r>
        <w:t>62 neurons visited</w:t>
      </w:r>
    </w:p>
    <w:p w14:paraId="13751F67" w14:textId="77777777" w:rsidR="00621760" w:rsidRDefault="00621760" w:rsidP="00621760">
      <w:r>
        <w:t>Global ub: 80.67377471923828, batch ub: inf</w:t>
      </w:r>
    </w:p>
    <w:p w14:paraId="0F427555" w14:textId="77777777" w:rsidR="00621760" w:rsidRDefault="00621760" w:rsidP="00621760">
      <w:r>
        <w:t>Time out!!!!!!!!</w:t>
      </w:r>
    </w:p>
    <w:p w14:paraId="039BF93A" w14:textId="77777777" w:rsidR="00621760" w:rsidRDefault="00621760" w:rsidP="00621760">
      <w:r>
        <w:t>Image 9 label 2 verification end, final lower bound -15.972399711608887, upper bound 80.67377471923828, time: 4.040697336196899</w:t>
      </w:r>
    </w:p>
    <w:p w14:paraId="11B4D428" w14:textId="77777777" w:rsidR="00621760" w:rsidRDefault="00621760" w:rsidP="00621760">
      <w:r>
        <w:t>9 -15.972399711608887</w:t>
      </w:r>
    </w:p>
    <w:p w14:paraId="613BAAD7" w14:textId="77777777" w:rsidR="00621760" w:rsidRDefault="00621760" w:rsidP="00621760">
      <w:r>
        <w:t>Result: image 9 verification failure (with branch and bound).</w:t>
      </w:r>
    </w:p>
    <w:p w14:paraId="4915EFAB" w14:textId="77777777" w:rsidR="00621760" w:rsidRDefault="00621760" w:rsidP="00621760">
      <w:r>
        <w:t>Wall time: 10.114939451217651</w:t>
      </w:r>
    </w:p>
    <w:p w14:paraId="69984CBC" w14:textId="77777777" w:rsidR="00621760" w:rsidRDefault="00621760" w:rsidP="00621760"/>
    <w:p w14:paraId="12C4AB6E" w14:textId="77777777" w:rsidR="00621760" w:rsidRDefault="00621760" w:rsidP="00621760">
      <w:r>
        <w:t>number of correctly classified examples: 9</w:t>
      </w:r>
    </w:p>
    <w:p w14:paraId="1DF15A5A" w14:textId="77777777" w:rsidR="00621760" w:rsidRDefault="00621760" w:rsidP="00621760">
      <w:r>
        <w:t>incorrectly classified idx (total 0): []</w:t>
      </w:r>
    </w:p>
    <w:p w14:paraId="4F23FBCC" w14:textId="77777777" w:rsidR="00621760" w:rsidRDefault="00621760" w:rsidP="00621760">
      <w:r>
        <w:t>attack success idx (total 0): []</w:t>
      </w:r>
    </w:p>
    <w:p w14:paraId="327F976E" w14:textId="77777777" w:rsidR="00621760" w:rsidRDefault="00621760" w:rsidP="00621760">
      <w:r>
        <w:t>verification success idx (total 2): [1, 3]</w:t>
      </w:r>
    </w:p>
    <w:p w14:paraId="63E11407" w14:textId="77777777" w:rsidR="00621760" w:rsidRDefault="00621760" w:rsidP="00621760">
      <w:r>
        <w:t>verification failure idx (total 7): [2, 4, 5, 6, 7, 8, 9]</w:t>
      </w:r>
    </w:p>
    <w:p w14:paraId="4CCA2BCE" w14:textId="77777777" w:rsidR="00621760" w:rsidRDefault="00621760" w:rsidP="00621760">
      <w:r>
        <w:t>final verified acc: 22.22222222222222%[9]</w:t>
      </w:r>
    </w:p>
    <w:p w14:paraId="02FF60D2" w14:textId="77777777" w:rsidR="00621760" w:rsidRDefault="00621760" w:rsidP="00621760">
      <w:r>
        <w:t>verifier is called on 9 examples.</w:t>
      </w:r>
    </w:p>
    <w:p w14:paraId="1A3209BF" w14:textId="09ABCFEF" w:rsidR="00621760" w:rsidRDefault="00621760" w:rsidP="00621760">
      <w:r>
        <w:t>total verified: 2</w:t>
      </w:r>
      <w:r w:rsidR="001B6112">
        <w:fldChar w:fldCharType="begin"/>
      </w:r>
      <w:r w:rsidR="001B6112">
        <w:instrText xml:space="preserve"> ADDIN EN.CITE &lt;EndNote&gt;&lt;Cite&gt;&lt;Author&gt;He&lt;/Author&gt;&lt;Year&gt;2016&lt;/Year&gt;&lt;RecNum&gt;876&lt;/RecNum&gt;&lt;DisplayText&gt;[1]&lt;/DisplayText&gt;&lt;record&gt;&lt;rec-number&gt;876&lt;/rec-number&gt;&lt;foreign-keys&gt;&lt;key app="EN" db-id="t5500f2sntw9waedvvhv92p7awz50af5ezap" timestamp="1664849914" guid="0de8d120-5dcd-436b-8f09-8af3617e2bfb"&gt;876&lt;/key&gt;&lt;/foreign-keys&gt;&lt;ref-type name="Conference Proceedings"&gt;10&lt;/ref-type&gt;&lt;contributors&gt;&lt;authors&gt;&lt;author&gt;K. He&lt;/author&gt;&lt;author&gt;X. Zhang&lt;/author&gt;&lt;author&gt;S. Ren&lt;/author&gt;&lt;author&gt;J. Sun&lt;/author&gt;&lt;/authors&gt;&lt;/contributors&gt;&lt;titles&gt;&lt;title&gt;Deep Residual Learning for Image Recognition&lt;/title&gt;&lt;secondary-title&gt;2016 IEEE Conference on Computer Vision and Pattern Recognition (CVPR)&lt;/secondary-title&gt;&lt;alt-title&gt;2016 IEEE Conference on Computer Vision and Pattern Recognition (CVPR)&lt;/alt-title&gt;&lt;/titles&gt;&lt;pages&gt;770-778&lt;/pages&gt;&lt;dates&gt;&lt;year&gt;2016&lt;/year&gt;&lt;pub-dates&gt;&lt;date&gt;27-30 June 2016&lt;/date&gt;&lt;/pub-dates&gt;&lt;/dates&gt;&lt;isbn&gt;1063-6919&lt;/isbn&gt;&lt;urls&gt;&lt;/urls&gt;&lt;electronic-resource-num&gt;10.1109/CVPR.2016.90&lt;/electronic-resource-num&gt;&lt;/record&gt;&lt;/Cite&gt;&lt;/EndNote&gt;</w:instrText>
      </w:r>
      <w:r w:rsidR="001B6112">
        <w:fldChar w:fldCharType="separate"/>
      </w:r>
      <w:r w:rsidR="001B6112">
        <w:rPr>
          <w:noProof/>
        </w:rPr>
        <w:t>[1]</w:t>
      </w:r>
      <w:r w:rsidR="001B6112">
        <w:fldChar w:fldCharType="end"/>
      </w:r>
    </w:p>
    <w:p w14:paraId="0CAC935F" w14:textId="5B6C82D2" w:rsidR="00621760" w:rsidRDefault="00621760" w:rsidP="00621760">
      <w:r>
        <w:t>mean time [cnt:9] (e</w:t>
      </w:r>
      <w:r w:rsidR="001B6112">
        <w:fldChar w:fldCharType="begin"/>
      </w:r>
      <w:r w:rsidR="001B6112">
        <w:instrText xml:space="preserve"> ADDIN EN.CITE &lt;EndNote&gt;&lt;Cite&gt;&lt;Author&gt;He&lt;/Author&gt;&lt;Year&gt;2016&lt;/Year&gt;&lt;RecNum&gt;900&lt;/RecNum&gt;&lt;DisplayText&gt;[1]&lt;/DisplayText&gt;&lt;record&gt;&lt;rec-number&gt;900&lt;/rec-number&gt;&lt;foreign-keys&gt;&lt;key app="EN" db-id="t5500f2sntw9waedvvhv92p7awz50af5ezap" timestamp="1668473092" guid="3cfb9ebe-05b1-43e6-b81e-583f69145589"&gt;900&lt;/key&gt;&lt;/foreign-keys&gt;&lt;ref-type name="Conference Proceedings"&gt;10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2016 IEEE Conference on Computer Vision and Pattern Recognition (CVPR)&lt;/secondary-title&gt;&lt;alt-title&gt;2016 IEEE Conference on Computer Vision and Pattern Recognition (CVPR)&lt;/alt-title&gt;&lt;/titles&gt;&lt;pages&gt;770-778&lt;/pages&gt;&lt;dates&gt;&lt;year&gt;2016&lt;/year&gt;&lt;pub-dates&gt;&lt;date&gt;27-30 June 2016&lt;/date&gt;&lt;/pub-dates&gt;&lt;/dates&gt;&lt;publisher&gt;IEEE&lt;/publisher&gt;&lt;urls&gt;&lt;related-urls&gt;&lt;url&gt;https://dx.doi.org/10.1109/cvpr.2016.90&lt;/url&gt;&lt;/related-urls&gt;&lt;/urls&gt;&lt;custom2&gt;2016&lt;/custom2&gt;&lt;custom3&gt;2016 IEEE Conference on Computer Vision and Pattern Recognition (CVPR)&lt;/custom3&gt;&lt;electronic-resource-num&gt;10.1109/cvpr.2016.90&lt;/electronic-resource-num&gt;&lt;/record&gt;&lt;/Cite&gt;&lt;/EndNote&gt;</w:instrText>
      </w:r>
      <w:r w:rsidR="001B6112">
        <w:fldChar w:fldCharType="separate"/>
      </w:r>
      <w:r w:rsidR="001B6112">
        <w:rPr>
          <w:noProof/>
        </w:rPr>
        <w:t>[1]</w:t>
      </w:r>
      <w:r w:rsidR="001B6112">
        <w:fldChar w:fldCharType="end"/>
      </w:r>
      <w:r>
        <w:t>xcluding attack success): 7.987115038765801</w:t>
      </w:r>
    </w:p>
    <w:p w14:paraId="539E69B8" w14:textId="77777777" w:rsidR="00621760" w:rsidRDefault="00621760" w:rsidP="00621760"/>
    <w:p w14:paraId="113F48AE" w14:textId="77777777" w:rsidR="001B6112" w:rsidRDefault="00621760" w:rsidP="00621760">
      <w:r>
        <w:t>(nnv) D:\wordspace\python\alpha-beta-CROWN\complete_verifier&gt;^A</w:t>
      </w:r>
    </w:p>
    <w:p w14:paraId="36B1CE01" w14:textId="77777777" w:rsidR="001B6112" w:rsidRDefault="001B6112" w:rsidP="00621760"/>
    <w:p w14:paraId="74244865" w14:textId="77777777" w:rsidR="00EA0A2F" w:rsidRPr="00EA0A2F" w:rsidRDefault="001B6112" w:rsidP="00EA0A2F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A0A2F" w:rsidRPr="00EA0A2F">
        <w:t>[1]</w:t>
      </w:r>
      <w:r w:rsidR="00EA0A2F" w:rsidRPr="00EA0A2F">
        <w:tab/>
        <w:t>K. He, X. Zhang, S. Ren, and J. Sun, "Deep Residual Learning for Image Recognition." pp. 770-778.</w:t>
      </w:r>
    </w:p>
    <w:p w14:paraId="65A91365" w14:textId="3EF5BB6E" w:rsidR="00621760" w:rsidRDefault="001B6112" w:rsidP="00621760">
      <w:pPr>
        <w:rPr>
          <w:rFonts w:hint="eastAsia"/>
        </w:rPr>
      </w:pPr>
      <w:r>
        <w:fldChar w:fldCharType="end"/>
      </w:r>
    </w:p>
    <w:sectPr w:rsidR="00621760" w:rsidSect="007038B2">
      <w:pgSz w:w="11906" w:h="16838"/>
      <w:pgMar w:top="1440" w:right="1800" w:bottom="1440" w:left="180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Trans Signal Proces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500f2sntw9waedvvhv92p7awz50af5ezap&quot;&gt;2020ENLib-Converted&lt;record-ids&gt;&lt;item&gt;876&lt;/item&gt;&lt;item&gt;900&lt;/item&gt;&lt;/record-ids&gt;&lt;/item&gt;&lt;/Libraries&gt;"/>
  </w:docVars>
  <w:rsids>
    <w:rsidRoot w:val="006D6058"/>
    <w:rsid w:val="000D6E03"/>
    <w:rsid w:val="00163A12"/>
    <w:rsid w:val="001B6112"/>
    <w:rsid w:val="00250D06"/>
    <w:rsid w:val="00332F40"/>
    <w:rsid w:val="00374D3A"/>
    <w:rsid w:val="004E1A31"/>
    <w:rsid w:val="00536C48"/>
    <w:rsid w:val="005A2549"/>
    <w:rsid w:val="00611655"/>
    <w:rsid w:val="00621760"/>
    <w:rsid w:val="006B186C"/>
    <w:rsid w:val="006D6058"/>
    <w:rsid w:val="007038B2"/>
    <w:rsid w:val="00751C55"/>
    <w:rsid w:val="008003CD"/>
    <w:rsid w:val="00845A82"/>
    <w:rsid w:val="00994131"/>
    <w:rsid w:val="009E73B5"/>
    <w:rsid w:val="00A12CBF"/>
    <w:rsid w:val="00A22F36"/>
    <w:rsid w:val="00B0213A"/>
    <w:rsid w:val="00B23CAE"/>
    <w:rsid w:val="00C45D8A"/>
    <w:rsid w:val="00D86F62"/>
    <w:rsid w:val="00DA710C"/>
    <w:rsid w:val="00E60BD5"/>
    <w:rsid w:val="00EA0A2F"/>
    <w:rsid w:val="00ED6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D0A921"/>
  <w15:chartTrackingRefBased/>
  <w15:docId w15:val="{9586343A-2029-4501-BA04-6D304338B0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1"/>
        <w:szCs w:val="21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60BD5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6D605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List Paragraph"/>
    <w:basedOn w:val="a"/>
    <w:uiPriority w:val="34"/>
    <w:qFormat/>
    <w:rsid w:val="00845A82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0"/>
    <w:rsid w:val="001B6112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1B6112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1B6112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1B6112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3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511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04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070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921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023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285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71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939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60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9930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959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006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5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76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31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389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27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55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7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428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4152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38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7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495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891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70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136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881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96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3717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735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993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1688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849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002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97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903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7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15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72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1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06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7</TotalTime>
  <Pages>1</Pages>
  <Words>14431</Words>
  <Characters>82259</Characters>
  <Application>Microsoft Office Word</Application>
  <DocSecurity>0</DocSecurity>
  <Lines>685</Lines>
  <Paragraphs>192</Paragraphs>
  <ScaleCrop>false</ScaleCrop>
  <Company/>
  <LinksUpToDate>false</LinksUpToDate>
  <CharactersWithSpaces>964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 Michael</dc:creator>
  <cp:keywords/>
  <dc:description/>
  <cp:lastModifiedBy>Han Michael</cp:lastModifiedBy>
  <cp:revision>3</cp:revision>
  <dcterms:created xsi:type="dcterms:W3CDTF">2023-03-20T03:20:00Z</dcterms:created>
  <dcterms:modified xsi:type="dcterms:W3CDTF">2023-04-15T08:29:00Z</dcterms:modified>
</cp:coreProperties>
</file>